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178D89C7" w:rsidR="005F3ABC" w:rsidRPr="00592D73" w:rsidRDefault="007F5D31" w:rsidP="005F3ABC">
      <w:pPr>
        <w:spacing w:line="480" w:lineRule="auto"/>
        <w:jc w:val="center"/>
        <w:rPr>
          <w:sz w:val="36"/>
          <w:szCs w:val="40"/>
        </w:rPr>
      </w:pPr>
      <w:commentRangeStart w:id="0"/>
      <w:ins w:id="1" w:author="Andersen, Soren" w:date="2019-07-31T16:23:00Z">
        <w:r>
          <w:rPr>
            <w:sz w:val="36"/>
            <w:szCs w:val="40"/>
          </w:rPr>
          <w:t>Reward v</w:t>
        </w:r>
      </w:ins>
      <w:del w:id="2" w:author="Andersen, Soren" w:date="2019-07-31T16:23:00Z">
        <w:r w:rsidR="00E90FC8" w:rsidDel="007F5D31">
          <w:rPr>
            <w:sz w:val="36"/>
            <w:szCs w:val="40"/>
          </w:rPr>
          <w:delText>V</w:delText>
        </w:r>
      </w:del>
      <w:r w:rsidR="00E90FC8">
        <w:rPr>
          <w:sz w:val="36"/>
          <w:szCs w:val="40"/>
        </w:rPr>
        <w:t>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commentRangeEnd w:id="0"/>
      <w:r w:rsidR="003046D3">
        <w:rPr>
          <w:rStyle w:val="CommentReference"/>
        </w:rPr>
        <w:commentReference w:id="0"/>
      </w:r>
      <w:r w:rsidR="00666A72" w:rsidRPr="00592D73">
        <w:rPr>
          <w:sz w:val="36"/>
          <w:szCs w:val="40"/>
        </w:rPr>
        <w:t>S</w:t>
      </w:r>
      <w:r w:rsidR="00234B2A" w:rsidRPr="00592D73">
        <w:rPr>
          <w:sz w:val="36"/>
          <w:szCs w:val="40"/>
        </w:rPr>
        <w:t>tate Visual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58A58700" w14:textId="66029015"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w:t>
      </w:r>
      <w:r w:rsidR="00BA5161">
        <w:t xml:space="preserve"> of</w:t>
      </w:r>
      <w:r>
        <w:t xml:space="preserve"> stimul</w:t>
      </w:r>
      <w:r w:rsidR="007F5D31">
        <w:t>i</w:t>
      </w:r>
      <w:r>
        <w:t xml:space="preserve">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w:t>
      </w:r>
      <w:r w:rsidR="007F5D31">
        <w:t xml:space="preserve">out </w:t>
      </w:r>
      <w:r w:rsidR="00032483">
        <w:t>that motivation has an important influence on selective attention</w:t>
      </w:r>
      <w:r w:rsidR="009E54E5">
        <w:t xml:space="preserve"> as well</w:t>
      </w:r>
      <w:r w:rsidR="00032483">
        <w:t xml:space="preserve">. </w:t>
      </w:r>
      <w:proofErr w:type="spellStart"/>
      <w:r w:rsidR="00744D7E">
        <w:t>Coluntary</w:t>
      </w:r>
      <w:proofErr w:type="spellEnd"/>
      <w:r w:rsidR="0079229A">
        <w:t xml:space="preserve">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3741E2E4" w:rsidR="00C71C28" w:rsidRDefault="00744D7E" w:rsidP="00C71C28">
      <w:pPr>
        <w:spacing w:line="480" w:lineRule="auto"/>
        <w:ind w:firstLine="720"/>
        <w:jc w:val="both"/>
      </w:pPr>
      <w:r>
        <w:t>Voluntary selective</w:t>
      </w:r>
      <w:r w:rsidR="006D1AE4">
        <w:t xml:space="preserve"> attention</w:t>
      </w:r>
      <w:r w:rsidR="007F5D31">
        <w:t xml:space="preserve"> (</w:t>
      </w:r>
      <w:r w:rsidR="006D1AE4">
        <w:t>as well as other cognitive control processes</w:t>
      </w:r>
      <w:r w:rsidR="007F5D31">
        <w:t xml:space="preserve">) </w:t>
      </w:r>
      <w:r w:rsidR="00032483">
        <w:t>is</w:t>
      </w:r>
      <w:r w:rsidR="00C71C28">
        <w:t xml:space="preserve"> </w:t>
      </w:r>
      <w:r w:rsidR="004143A7">
        <w:t>enhanced</w:t>
      </w:r>
      <w:r w:rsidR="009E54E5">
        <w:t xml:space="preserve"> </w:t>
      </w:r>
      <w:r w:rsidR="00C71C28">
        <w:t>when individuals a</w:t>
      </w:r>
      <w:r w:rsidR="0079229A">
        <w:t>nticipat</w:t>
      </w:r>
      <w:r w:rsidR="007F5D31">
        <w:t xml:space="preserve">e </w:t>
      </w:r>
      <w:r w:rsidR="0079229A">
        <w:t>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rsidR="006D1AE4">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sidR="006D1AE4">
        <w:rPr>
          <w:noProof/>
        </w:rPr>
        <w:t xml:space="preserve">for a review see: </w:t>
      </w:r>
      <w:r w:rsidR="00416E61" w:rsidRPr="00416E61">
        <w:rPr>
          <w:noProof/>
        </w:rPr>
        <w:t>Krebs &amp; Woldorff, 2017)</w:t>
      </w:r>
      <w:r w:rsidR="00416E61">
        <w:fldChar w:fldCharType="end"/>
      </w:r>
      <w:r w:rsidR="00416E61">
        <w:t>.</w:t>
      </w:r>
      <w:r w:rsidR="00C71C28">
        <w:t xml:space="preserve"> </w:t>
      </w:r>
      <w:r w:rsidR="006D1AE4">
        <w:t xml:space="preserve">A number of fMRI and EEG studies have demonstrated that these reward-based enhancements in preparation for the upcoming stimulus are driven by enhanced activity </w:t>
      </w:r>
      <w:r w:rsidR="0079229A">
        <w:t xml:space="preserve">in </w:t>
      </w:r>
      <w:proofErr w:type="spellStart"/>
      <w:r w:rsidR="0079229A">
        <w:t>frontoparietal</w:t>
      </w:r>
      <w:proofErr w:type="spellEnd"/>
      <w:r w:rsidR="0079229A">
        <w:t xml:space="preserve">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006D1AE4"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w:t>
      </w:r>
      <w:r w:rsidR="007F5D31">
        <w:t>al</w:t>
      </w:r>
      <w:r w:rsidR="009E54E5">
        <w:t xml:space="preserve"> control via modulations in </w:t>
      </w:r>
      <w:r w:rsidR="00C175C9">
        <w:t xml:space="preserve">the </w:t>
      </w:r>
      <w:proofErr w:type="spellStart"/>
      <w:r w:rsidR="00C175C9">
        <w:t>frontoparietal</w:t>
      </w:r>
      <w:proofErr w:type="spellEnd"/>
      <w:r w:rsidR="00C175C9">
        <w:t xml:space="preserve">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0EDCA538" w:rsidR="00C43549" w:rsidRDefault="007F5D31" w:rsidP="00970F63">
      <w:pPr>
        <w:spacing w:line="480" w:lineRule="auto"/>
        <w:ind w:firstLine="720"/>
        <w:jc w:val="both"/>
      </w:pPr>
      <w:r>
        <w:lastRenderedPageBreak/>
        <w:t>B</w:t>
      </w:r>
      <w:r w:rsidR="00970F63">
        <w:t xml:space="preserve">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subsequently, and strongly interfere with concurent </w:t>
      </w:r>
      <w:r w:rsidR="00744D7E">
        <w:rPr>
          <w:noProof/>
        </w:rPr>
        <w:t>voluntary</w:t>
      </w:r>
      <w:r w:rsidR="00C43549">
        <w:rPr>
          <w:noProof/>
        </w:rPr>
        <w:t xml:space="preserve">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 However, it remains unclear how competition for attention</w:t>
      </w:r>
      <w:r>
        <w:t>al</w:t>
      </w:r>
      <w:r w:rsidR="00C43549">
        <w:t xml:space="preserve"> selection is resolved when high and low value reward stimuli directly compete with each other, and </w:t>
      </w:r>
      <w:r>
        <w:t>whether</w:t>
      </w:r>
      <w:r w:rsidR="00C43549">
        <w:t xml:space="preserve"> sensory processing in the visual cortex reflect</w:t>
      </w:r>
      <w:r w:rsidR="00762EB5">
        <w:t>s</w:t>
      </w:r>
      <w:r w:rsidR="00C43549">
        <w:t xml:space="preserve"> this competition.        </w:t>
      </w:r>
    </w:p>
    <w:p w14:paraId="156847C0" w14:textId="4BED91D8" w:rsidR="00E203D5" w:rsidRDefault="004B2C35" w:rsidP="00441BA8">
      <w:pPr>
        <w:spacing w:line="480" w:lineRule="auto"/>
        <w:ind w:firstLine="720"/>
        <w:jc w:val="both"/>
      </w:pPr>
      <w:r>
        <w:t xml:space="preserve">Theoretical frameworks propose that </w:t>
      </w:r>
      <w:r w:rsidR="00441BA8">
        <w:t>the allocation of attention</w:t>
      </w:r>
      <w:r w:rsidR="00762EB5">
        <w:t xml:space="preserve"> is facilitated</w:t>
      </w:r>
      <w:r w:rsidR="00441BA8">
        <w:t xml:space="preserve"> toward</w:t>
      </w:r>
      <w:r w:rsidR="00762EB5">
        <w:t>s</w:t>
      </w:r>
      <w:r>
        <w:t xml:space="preserve"> stimuli which are (or used to be) predictive of rewards,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the simultaneous enhancement</w:t>
      </w:r>
      <w:r w:rsidR="00ED3546">
        <w:t xml:space="preserve"> </w:t>
      </w:r>
      <w:r w:rsidR="00970F63">
        <w:t>in</w:t>
      </w:r>
      <w:r w:rsidR="00ED3546">
        <w:t xml:space="preserve"> representation of 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w:t>
      </w:r>
      <w:r w:rsidR="00AB5907">
        <w:lastRenderedPageBreak/>
        <w:t>motivational value</w:t>
      </w:r>
      <w:r w:rsidR="00ED3546">
        <w:t xml:space="preserve">. </w:t>
      </w:r>
      <w:r w:rsidR="00AB5907">
        <w:t xml:space="preserve">More specifically, using a </w:t>
      </w:r>
      <w:proofErr w:type="spellStart"/>
      <w:r w:rsidR="00AB5907">
        <w:t>multivoxel</w:t>
      </w:r>
      <w:proofErr w:type="spellEnd"/>
      <w:r w:rsidR="00AB5907">
        <w:t xml:space="preserve">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time-course of this modulatory effect created by reward on attention</w:t>
      </w:r>
      <w:r w:rsidR="00762EB5">
        <w:t>al</w:t>
      </w:r>
      <w:r w:rsidR="009305E8">
        <w:t xml:space="preserve"> selection in the visual cortex. Moreover because these authors focused on category-specific effects, the question remains whether a similar effect can be observed for lower level visual features such as color. To fill this gap</w:t>
      </w:r>
      <w:r w:rsidR="004160AD">
        <w:t>,</w:t>
      </w:r>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644F33D2" w:rsidR="00B37B7D" w:rsidRDefault="00A53081" w:rsidP="00B37B7D">
      <w:pPr>
        <w:spacing w:line="480" w:lineRule="auto"/>
        <w:ind w:firstLine="720"/>
        <w:jc w:val="both"/>
      </w:pPr>
      <w:commentRangeStart w:id="3"/>
      <w:r>
        <w:t xml:space="preserve">To this end, participants performed a coherent motion detection task based on color </w:t>
      </w:r>
      <w:commentRangeEnd w:id="3"/>
      <w:r w:rsidR="00762EB5">
        <w:rPr>
          <w:rStyle w:val="CommentReference"/>
        </w:rPr>
        <w:commentReference w:id="3"/>
      </w:r>
      <w:r>
        <w:t xml:space="preserve">information. On each trial, a blue and red random dot </w:t>
      </w:r>
      <w:proofErr w:type="spellStart"/>
      <w:r>
        <w:t>kinematograms</w:t>
      </w:r>
      <w:proofErr w:type="spellEnd"/>
      <w:r>
        <w:t xml:space="preserve"> (RDK) 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 xml:space="preserve">Thus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 xml:space="preserve">Critically, after a baseline period used as control condition, these two colors were systematically associated with a low or high </w:t>
      </w:r>
      <w:r w:rsidR="001F7F0E">
        <w:t>probability of earning a reward</w:t>
      </w:r>
      <w:r>
        <w:t xml:space="preserve"> (training phase), before that was no longer the case (test phase). Hence, we used a factorial design in which we could assess how the competition between high and low reward is </w:t>
      </w:r>
      <w:r w:rsidR="004160AD">
        <w:t>re</w:t>
      </w:r>
      <w:r>
        <w:t xml:space="preserve">solved by attention in the visual cortex. </w:t>
      </w:r>
      <w:r w:rsidR="00351459">
        <w:t xml:space="preserve"> </w:t>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reward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tagging)</w:t>
      </w:r>
      <w:r w:rsidR="00A06093">
        <w:t>, and the two resulting signals can be compared to each other</w:t>
      </w:r>
      <w:commentRangeStart w:id="4"/>
      <w:r w:rsidR="00351459">
        <w:t xml:space="preserve"> </w:t>
      </w:r>
      <w:r w:rsidR="00441BA8">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commentRangeEnd w:id="4"/>
      <w:r w:rsidR="00762EB5">
        <w:rPr>
          <w:rStyle w:val="CommentReference"/>
        </w:rPr>
        <w:commentReference w:id="4"/>
      </w:r>
      <w:r w:rsidR="00441BA8">
        <w:t>.</w:t>
      </w:r>
      <w:r w:rsidR="00C56434">
        <w:t xml:space="preserve"> Attended stimuli are associated with a larger 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lastRenderedPageBreak/>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074465C1" w:rsidR="008F7666" w:rsidRDefault="00C56434" w:rsidP="00B37B7D">
      <w:pPr>
        <w:spacing w:line="480" w:lineRule="auto"/>
        <w:ind w:firstLine="720"/>
        <w:jc w:val="both"/>
      </w:pPr>
      <w:commentRangeStart w:id="5"/>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w:t>
      </w:r>
      <w:r w:rsidR="001F7F0E">
        <w:t>reward</w:t>
      </w:r>
      <w:r w:rsidR="008F7666">
        <w:t xml:space="preserve"> in the training phase. Specifically, we hypothesized that the processing of the high </w:t>
      </w:r>
      <w:r w:rsidR="001F7F0E">
        <w:t>reward</w:t>
      </w:r>
      <w:r w:rsidR="008F7666">
        <w:t xml:space="preserve"> stimulus will be facilitated (larger SSVEP amplitude) both when it acts as a target, and when it acts as a distractor. We also predicted that the processing of the low </w:t>
      </w:r>
      <w:r w:rsidR="001F7F0E">
        <w:t>reward</w:t>
      </w:r>
      <w:r w:rsidR="008F7666">
        <w:t xml:space="preserve"> stimulus will be suppressed (lower SSVEP amplitude) compared to baseline.</w:t>
      </w:r>
      <w:r w:rsidR="002D66AB">
        <w:t xml:space="preserve"> This effect will also be observable in the behavior thorough as task-performance improvements in the training phase, which will be more pronounced when the high </w:t>
      </w:r>
      <w:r w:rsidR="001F7F0E">
        <w:t>reward</w:t>
      </w:r>
      <w:r w:rsidR="002D66AB">
        <w:t xml:space="preserve"> color is attended.</w:t>
      </w:r>
      <w:r w:rsidR="008F7666">
        <w:t xml:space="preserve"> Finally, we hypothesized that these effects of </w:t>
      </w:r>
      <w:r w:rsidR="001F7F0E">
        <w:t>reward</w:t>
      </w:r>
      <w:r w:rsidR="002D66AB">
        <w:t>, on both the SSVEP amplitudes and behavior,</w:t>
      </w:r>
      <w:r w:rsidR="008F7666">
        <w:t xml:space="preserve"> will have a long lasting effect and thus be observable in the test pha</w:t>
      </w:r>
      <w:r w:rsidR="002D66AB">
        <w:t>se when</w:t>
      </w:r>
      <w:r w:rsidR="008F7666">
        <w:t xml:space="preserve"> rewards </w:t>
      </w:r>
      <w:r w:rsidR="002D66AB">
        <w:t>will no longer be available.</w:t>
      </w:r>
      <w:commentRangeEnd w:id="5"/>
      <w:r w:rsidR="00762EB5">
        <w:rPr>
          <w:rStyle w:val="CommentReference"/>
        </w:rPr>
        <w:commentReference w:id="5"/>
      </w:r>
      <w:r w:rsidR="002D66AB">
        <w:t xml:space="preserv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 xml:space="preserve">depending on task </w:t>
      </w:r>
      <w:r w:rsidR="00B32C31">
        <w:lastRenderedPageBreak/>
        <w:t>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742F4A1C"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proofErr w:type="spellStart"/>
      <w:r w:rsidR="00130340">
        <w:t>uncued</w:t>
      </w:r>
      <w:proofErr w:type="spellEnd"/>
      <w:r w:rsidR="00130340">
        <w:t xml:space="preserve"> RDK</w:t>
      </w:r>
      <w:r w:rsidR="00595B7D">
        <w:t>. Response</w:t>
      </w:r>
      <w:r w:rsidR="00130340">
        <w:t xml:space="preserve">s occurring between 200 ms and 1500 ms after coherent motion onset of the cued or </w:t>
      </w:r>
      <w:proofErr w:type="spellStart"/>
      <w:r w:rsidR="00130340">
        <w:t>uncued</w:t>
      </w:r>
      <w:proofErr w:type="spellEnd"/>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AA502E7"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lastRenderedPageBreak/>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questionnaire data is not reported her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874A7E4" w:rsidR="002F3B06" w:rsidRPr="00A5637B" w:rsidRDefault="002F3B06" w:rsidP="005D695E">
                              <w:pPr>
                                <w:spacing w:line="276" w:lineRule="auto"/>
                                <w:jc w:val="both"/>
                                <w:rPr>
                                  <w:sz w:val="20"/>
                                  <w:lang w:val="en-GB"/>
                                </w:rPr>
                              </w:pPr>
                              <w:r w:rsidRPr="00A5637B">
                                <w:rPr>
                                  <w:b/>
                                  <w:sz w:val="20"/>
                                  <w:lang w:val="en-GB"/>
                                </w:rPr>
                                <w:t xml:space="preserve">Figure 1. Depiction of a </w:t>
                              </w:r>
                              <w:proofErr w:type="spellStart"/>
                              <w:r w:rsidRPr="00A5637B">
                                <w:rPr>
                                  <w:b/>
                                  <w:sz w:val="20"/>
                                  <w:lang w:val="en-GB"/>
                                </w:rPr>
                                <w:t>signle</w:t>
                              </w:r>
                              <w:proofErr w:type="spellEnd"/>
                              <w:r w:rsidRPr="00A5637B">
                                <w:rPr>
                                  <w:b/>
                                  <w:sz w:val="20"/>
                                  <w:lang w:val="en-GB"/>
                                </w:rPr>
                                <w:t xml:space="preserve"> trial and the phases of the experiment. A) </w:t>
                              </w:r>
                              <w:r w:rsidRPr="00A5637B">
                                <w:rPr>
                                  <w:sz w:val="20"/>
                                  <w:lang w:val="en-GB"/>
                                </w:rPr>
                                <w:t xml:space="preserve">Each trial started with an audio cue (”Blue” or ”Red”) which instructed participants which </w:t>
                              </w:r>
                              <w:proofErr w:type="spellStart"/>
                              <w:r w:rsidRPr="00A5637B">
                                <w:rPr>
                                  <w:sz w:val="20"/>
                                  <w:lang w:val="en-GB"/>
                                </w:rPr>
                                <w:t>color</w:t>
                              </w:r>
                              <w:proofErr w:type="spellEnd"/>
                              <w:r w:rsidRPr="00A5637B">
                                <w:rPr>
                                  <w:sz w:val="20"/>
                                  <w:lang w:val="en-GB"/>
                                </w:rPr>
                                <w:t xml:space="preserve"> to attend to in that trial. The trial lasted for 3.25 seconds during which dots of either of the </w:t>
                              </w:r>
                              <w:proofErr w:type="spellStart"/>
                              <w:r w:rsidRPr="00A5637B">
                                <w:rPr>
                                  <w:sz w:val="20"/>
                                  <w:lang w:val="en-GB"/>
                                </w:rPr>
                                <w:t>colors</w:t>
                              </w:r>
                              <w:proofErr w:type="spellEnd"/>
                              <w:r w:rsidRPr="00A5637B">
                                <w:rPr>
                                  <w:sz w:val="20"/>
                                  <w:lang w:val="en-GB"/>
                                </w:rPr>
                                <w:t xml:space="preserve"> could move from 0 to 3 times</w:t>
                              </w:r>
                              <w:r>
                                <w:rPr>
                                  <w:sz w:val="20"/>
                                  <w:lang w:val="en-GB"/>
                                </w:rPr>
                                <w:t xml:space="preserve"> in total</w:t>
                              </w:r>
                              <w:r w:rsidRPr="00A5637B">
                                <w:rPr>
                                  <w:sz w:val="20"/>
                                  <w:lang w:val="en-GB"/>
                                </w:rPr>
                                <w:t xml:space="preserve">. If the participants were instructed to attend to the blue dots and the blue dots moved coherently, they had to press the response button. In that case they would hear the auditory feedback </w:t>
                              </w:r>
                              <w:proofErr w:type="spellStart"/>
                              <w:r w:rsidRPr="00A5637B">
                                <w:rPr>
                                  <w:sz w:val="20"/>
                                  <w:lang w:val="en-GB"/>
                                </w:rPr>
                                <w:t>signaling</w:t>
                              </w:r>
                              <w:proofErr w:type="spellEnd"/>
                              <w:r w:rsidRPr="00A5637B">
                                <w:rPr>
                                  <w:sz w:val="20"/>
                                  <w:lang w:val="en-GB"/>
                                </w:rPr>
                                <w:t xml:space="preserve"> the correct detection of the motions. </w:t>
                              </w:r>
                              <w:r w:rsidRPr="00A5637B">
                                <w:rPr>
                                  <w:b/>
                                  <w:sz w:val="20"/>
                                  <w:lang w:val="en-GB"/>
                                </w:rPr>
                                <w:t>B)</w:t>
                              </w:r>
                              <w:r w:rsidRPr="00A5637B">
                                <w:rPr>
                                  <w:sz w:val="20"/>
                                  <w:lang w:val="en-GB"/>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A5637B">
                                <w:rPr>
                                  <w:sz w:val="20"/>
                                  <w:lang w:val="en-GB"/>
                                </w:rPr>
                                <w:t>the</w:t>
                              </w:r>
                              <w:proofErr w:type="spellEnd"/>
                              <w:r w:rsidRPr="00A5637B">
                                <w:rPr>
                                  <w:sz w:val="20"/>
                                  <w:lang w:val="en-GB"/>
                                </w:rPr>
                                <w:t xml:space="preserv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874A7E4" w:rsidR="002F3B06" w:rsidRPr="00A5637B" w:rsidRDefault="002F3B06" w:rsidP="005D695E">
                        <w:pPr>
                          <w:spacing w:line="276" w:lineRule="auto"/>
                          <w:jc w:val="both"/>
                          <w:rPr>
                            <w:sz w:val="20"/>
                            <w:lang w:val="en-GB"/>
                          </w:rPr>
                        </w:pPr>
                        <w:r w:rsidRPr="00A5637B">
                          <w:rPr>
                            <w:b/>
                            <w:sz w:val="20"/>
                            <w:lang w:val="en-GB"/>
                          </w:rPr>
                          <w:t xml:space="preserve">Figure 1. Depiction of a </w:t>
                        </w:r>
                        <w:proofErr w:type="spellStart"/>
                        <w:r w:rsidRPr="00A5637B">
                          <w:rPr>
                            <w:b/>
                            <w:sz w:val="20"/>
                            <w:lang w:val="en-GB"/>
                          </w:rPr>
                          <w:t>signle</w:t>
                        </w:r>
                        <w:proofErr w:type="spellEnd"/>
                        <w:r w:rsidRPr="00A5637B">
                          <w:rPr>
                            <w:b/>
                            <w:sz w:val="20"/>
                            <w:lang w:val="en-GB"/>
                          </w:rPr>
                          <w:t xml:space="preserve"> trial and the phases of the experiment. A) </w:t>
                        </w:r>
                        <w:r w:rsidRPr="00A5637B">
                          <w:rPr>
                            <w:sz w:val="20"/>
                            <w:lang w:val="en-GB"/>
                          </w:rPr>
                          <w:t xml:space="preserve">Each trial started with an audio cue (”Blue” or ”Red”) which instructed participants which </w:t>
                        </w:r>
                        <w:proofErr w:type="spellStart"/>
                        <w:r w:rsidRPr="00A5637B">
                          <w:rPr>
                            <w:sz w:val="20"/>
                            <w:lang w:val="en-GB"/>
                          </w:rPr>
                          <w:t>color</w:t>
                        </w:r>
                        <w:proofErr w:type="spellEnd"/>
                        <w:r w:rsidRPr="00A5637B">
                          <w:rPr>
                            <w:sz w:val="20"/>
                            <w:lang w:val="en-GB"/>
                          </w:rPr>
                          <w:t xml:space="preserve"> to attend to in that trial. The trial lasted for 3.25 seconds during which dots of either of the </w:t>
                        </w:r>
                        <w:proofErr w:type="spellStart"/>
                        <w:r w:rsidRPr="00A5637B">
                          <w:rPr>
                            <w:sz w:val="20"/>
                            <w:lang w:val="en-GB"/>
                          </w:rPr>
                          <w:t>colors</w:t>
                        </w:r>
                        <w:proofErr w:type="spellEnd"/>
                        <w:r w:rsidRPr="00A5637B">
                          <w:rPr>
                            <w:sz w:val="20"/>
                            <w:lang w:val="en-GB"/>
                          </w:rPr>
                          <w:t xml:space="preserve"> could move from 0 to 3 times</w:t>
                        </w:r>
                        <w:r>
                          <w:rPr>
                            <w:sz w:val="20"/>
                            <w:lang w:val="en-GB"/>
                          </w:rPr>
                          <w:t xml:space="preserve"> in total</w:t>
                        </w:r>
                        <w:r w:rsidRPr="00A5637B">
                          <w:rPr>
                            <w:sz w:val="20"/>
                            <w:lang w:val="en-GB"/>
                          </w:rPr>
                          <w:t xml:space="preserve">. If the participants were instructed to attend to the blue dots and the blue dots moved coherently, they had to press the response button. In that case they would hear the auditory feedback </w:t>
                        </w:r>
                        <w:proofErr w:type="spellStart"/>
                        <w:r w:rsidRPr="00A5637B">
                          <w:rPr>
                            <w:sz w:val="20"/>
                            <w:lang w:val="en-GB"/>
                          </w:rPr>
                          <w:t>signaling</w:t>
                        </w:r>
                        <w:proofErr w:type="spellEnd"/>
                        <w:r w:rsidRPr="00A5637B">
                          <w:rPr>
                            <w:sz w:val="20"/>
                            <w:lang w:val="en-GB"/>
                          </w:rPr>
                          <w:t xml:space="preserve"> the correct detection of the motions. </w:t>
                        </w:r>
                        <w:r w:rsidRPr="00A5637B">
                          <w:rPr>
                            <w:b/>
                            <w:sz w:val="20"/>
                            <w:lang w:val="en-GB"/>
                          </w:rPr>
                          <w:t>B)</w:t>
                        </w:r>
                        <w:r w:rsidRPr="00A5637B">
                          <w:rPr>
                            <w:sz w:val="20"/>
                            <w:lang w:val="en-GB"/>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A5637B">
                          <w:rPr>
                            <w:sz w:val="20"/>
                            <w:lang w:val="en-GB"/>
                          </w:rPr>
                          <w:t>the</w:t>
                        </w:r>
                        <w:proofErr w:type="spellEnd"/>
                        <w:r w:rsidRPr="00A5637B">
                          <w:rPr>
                            <w:sz w:val="20"/>
                            <w:lang w:val="en-GB"/>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5F86F1C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commentRangeStart w:id="6"/>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w:t>
      </w:r>
      <w:commentRangeEnd w:id="6"/>
      <w:r w:rsidR="003E30CF">
        <w:rPr>
          <w:rStyle w:val="CommentReference"/>
        </w:rPr>
        <w:commentReference w:id="6"/>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w:t>
      </w:r>
      <w:r w:rsidRPr="00D92BFE">
        <w:rPr>
          <w:rFonts w:eastAsia="Times New Roman"/>
          <w:szCs w:val="24"/>
        </w:rPr>
        <w:lastRenderedPageBreak/>
        <w:t xml:space="preserve">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8164A09"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w:t>
      </w:r>
      <w:r>
        <w:lastRenderedPageBreak/>
        <w:t xml:space="preserve">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7"/>
      <w:r>
        <w:t xml:space="preserve">centered at 1.8 </w:t>
      </w:r>
      <w:commentRangeEnd w:id="7"/>
      <w:r w:rsidR="00CD191D">
        <w:rPr>
          <w:rStyle w:val="CommentReference"/>
        </w:rPr>
        <w:commentReference w:id="7"/>
      </w:r>
      <w:r>
        <w:t xml:space="preserve">with a standard deviation of 1; for reaction times: </w:t>
      </w:r>
      <w:commentRangeStart w:id="8"/>
      <w:r>
        <w:t>centered at 500</w:t>
      </w:r>
      <w:commentRangeEnd w:id="8"/>
      <w:r w:rsidR="00F8481D">
        <w:rPr>
          <w:rStyle w:val="CommentReference"/>
        </w:rPr>
        <w:commentReference w:id="8"/>
      </w:r>
      <w:r>
        <w:t xml:space="preserve"> with a </w:t>
      </w:r>
      <w:r w:rsidR="00F8481D">
        <w:t>standard deviation</w:t>
      </w:r>
      <w:r>
        <w:t xml:space="preserve"> of 200). The models with slopes also included a Gaussian distribution as the prior for the slopes (for sensitivity: </w:t>
      </w:r>
      <w:commentRangeStart w:id="9"/>
      <w:r>
        <w:t>centered at 0</w:t>
      </w:r>
      <w:commentRangeEnd w:id="9"/>
      <w:r w:rsidR="00F8481D">
        <w:rPr>
          <w:rStyle w:val="CommentReference"/>
        </w:rPr>
        <w:commentReference w:id="9"/>
      </w:r>
      <w:r>
        <w:t xml:space="preserve"> with a </w:t>
      </w:r>
      <w:commentRangeStart w:id="10"/>
      <w:r>
        <w:t>standard deviation of 2</w:t>
      </w:r>
      <w:commentRangeEnd w:id="10"/>
      <w:r w:rsidR="00F8481D">
        <w:rPr>
          <w:rStyle w:val="CommentReference"/>
        </w:rPr>
        <w:commentReference w:id="10"/>
      </w:r>
      <w:r>
        <w:t xml:space="preserve">; for reaction times: centered at 0 with a standard deviation of 200). </w:t>
      </w:r>
      <w:commentRangeStart w:id="11"/>
      <w:commentRangeStart w:id="12"/>
      <w:r>
        <w:t xml:space="preserve">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11"/>
      <w:r w:rsidR="00B43674">
        <w:rPr>
          <w:rStyle w:val="CommentReference"/>
        </w:rPr>
        <w:commentReference w:id="11"/>
      </w:r>
      <w:commentRangeEnd w:id="12"/>
      <w:r w:rsidR="00F8481D">
        <w:rPr>
          <w:rStyle w:val="CommentReference"/>
        </w:rPr>
        <w:commentReference w:id="12"/>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5FF03DA" w:rsidR="00476F36" w:rsidRPr="007B463E" w:rsidRDefault="00476F36" w:rsidP="00476F36">
      <w:pPr>
        <w:spacing w:line="480" w:lineRule="auto"/>
        <w:ind w:firstLine="284"/>
        <w:jc w:val="both"/>
        <w:rPr>
          <w:b/>
          <w:sz w:val="20"/>
        </w:rPr>
      </w:pPr>
      <w:r>
        <w:lastRenderedPageBreak/>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13"/>
      <w:r>
        <w:t>centered at 1 with a standard deviation of 3</w:t>
      </w:r>
      <w:commentRangeEnd w:id="13"/>
      <w:r w:rsidR="00F8481D">
        <w:rPr>
          <w:rStyle w:val="CommentReference"/>
        </w:rPr>
        <w:commentReference w:id="13"/>
      </w:r>
      <w:r>
        <w:t>). In addition, the models with slopes included a Gaussian distribution as the prior for the slopes (</w:t>
      </w:r>
      <w:commentRangeStart w:id="14"/>
      <w:r>
        <w:t>centered at 0 with a standard deviation of 3</w:t>
      </w:r>
      <w:commentRangeEnd w:id="14"/>
      <w:r w:rsidR="00F8481D">
        <w:rPr>
          <w:rStyle w:val="CommentReference"/>
        </w:rPr>
        <w:commentReference w:id="14"/>
      </w:r>
      <w:r>
        <w:t xml:space="preserve">).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2F2844A1"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15"/>
      <w:r w:rsidR="00584547">
        <w:t xml:space="preserve">and only a </w:t>
      </w:r>
      <w:r w:rsidR="00A36725">
        <w:t>very 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15"/>
      <w:r w:rsidR="00726ABD">
        <w:rPr>
          <w:rStyle w:val="CommentReference"/>
        </w:rPr>
        <w:commentReference w:id="15"/>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w:t>
            </w:r>
            <w:r w:rsidR="009F0D61">
              <w:t>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6"/>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commentRangeStart w:id="17"/>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2F3B06" w:rsidRDefault="002F3B06"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w:t>
                              </w:r>
                              <w:r w:rsidR="009F0D61">
                                <w:rPr>
                                  <w:sz w:val="20"/>
                                </w:rPr>
                                <w:t>reward</w:t>
                              </w:r>
                              <w:r>
                                <w:rPr>
                                  <w:sz w:val="20"/>
                                </w:rPr>
                                <w:t xml:space="preserve"> on trials in which it acts as target or distractor. </w:t>
                              </w:r>
                              <w:r>
                                <w:rPr>
                                  <w:b/>
                                  <w:sz w:val="20"/>
                                </w:rPr>
                                <w:t>D)</w:t>
                              </w:r>
                              <w:r>
                                <w:rPr>
                                  <w:sz w:val="20"/>
                                </w:rPr>
                                <w:t xml:space="preserve"> SSVEP amplitudes for the color linked to low </w:t>
                              </w:r>
                              <w:r w:rsidR="009F0D61">
                                <w:rPr>
                                  <w:sz w:val="20"/>
                                </w:rPr>
                                <w:t>reward</w:t>
                              </w:r>
                              <w:r>
                                <w:rPr>
                                  <w:sz w:val="20"/>
                                </w:rPr>
                                <w:t xml:space="preserve">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2F3B06" w:rsidRDefault="002F3B06"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w:t>
                        </w:r>
                        <w:r w:rsidR="009F0D61">
                          <w:rPr>
                            <w:sz w:val="20"/>
                          </w:rPr>
                          <w:t>reward</w:t>
                        </w:r>
                        <w:r>
                          <w:rPr>
                            <w:sz w:val="20"/>
                          </w:rPr>
                          <w:t xml:space="preserve"> on trials in which it acts as target or distractor. </w:t>
                        </w:r>
                        <w:r>
                          <w:rPr>
                            <w:b/>
                            <w:sz w:val="20"/>
                          </w:rPr>
                          <w:t>D)</w:t>
                        </w:r>
                        <w:r>
                          <w:rPr>
                            <w:sz w:val="20"/>
                          </w:rPr>
                          <w:t xml:space="preserve"> SSVEP amplitudes for the color linked to low </w:t>
                        </w:r>
                        <w:r w:rsidR="009F0D61">
                          <w:rPr>
                            <w:sz w:val="20"/>
                          </w:rPr>
                          <w:t>reward</w:t>
                        </w:r>
                        <w:r>
                          <w:rPr>
                            <w:sz w:val="20"/>
                          </w:rPr>
                          <w:t xml:space="preserve">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7"/>
      <w:r w:rsidR="00065FE9">
        <w:rPr>
          <w:rStyle w:val="CommentReference"/>
        </w:rPr>
        <w:commentReference w:id="17"/>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 xml:space="preserve">Also, </w:t>
      </w:r>
      <w:r>
        <w:t xml:space="preserve">the amplitude </w:t>
      </w:r>
      <w:r>
        <w:t>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2F3B06" w:rsidRDefault="002F3B06"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w:t>
                              </w:r>
                              <w:r w:rsidRPr="00C6061B">
                                <w:rPr>
                                  <w:sz w:val="20"/>
                                  <w:szCs w:val="20"/>
                                </w:rPr>
                                <w:t>amplitude</w:t>
                              </w:r>
                              <w:r>
                                <w:rPr>
                                  <w:sz w:val="20"/>
                                  <w:szCs w:val="20"/>
                                </w:rPr>
                                <w:t>s</w:t>
                              </w:r>
                              <w:r w:rsidRPr="00C6061B">
                                <w:rPr>
                                  <w:sz w:val="20"/>
                                  <w:szCs w:val="20"/>
                                </w:rPr>
                                <w:t xml:space="preserve">, averaged </w:t>
                              </w:r>
                              <w:r w:rsidRPr="00C6061B">
                                <w:rPr>
                                  <w:sz w:val="20"/>
                                  <w:szCs w:val="20"/>
                                </w:rPr>
                                <w:t>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705F0C51" w:rsidR="002F3B06" w:rsidRDefault="002F3B06"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w:t>
                        </w:r>
                        <w:r w:rsidRPr="00C6061B">
                          <w:rPr>
                            <w:sz w:val="20"/>
                            <w:szCs w:val="20"/>
                          </w:rPr>
                          <w:t>amplitude</w:t>
                        </w:r>
                        <w:r>
                          <w:rPr>
                            <w:sz w:val="20"/>
                            <w:szCs w:val="20"/>
                          </w:rPr>
                          <w:t>s</w:t>
                        </w:r>
                        <w:r w:rsidRPr="00C6061B">
                          <w:rPr>
                            <w:sz w:val="20"/>
                            <w:szCs w:val="20"/>
                          </w:rPr>
                          <w:t xml:space="preserve">, averaged </w:t>
                        </w:r>
                        <w:r w:rsidRPr="00C6061B">
                          <w:rPr>
                            <w:sz w:val="20"/>
                            <w:szCs w:val="20"/>
                          </w:rPr>
                          <w:t>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18"/>
      <w:r>
        <w:t>T</w:t>
      </w:r>
      <w:commentRangeEnd w:id="18"/>
      <w:r w:rsidR="00292F84">
        <w:rPr>
          <w:rStyle w:val="CommentReference"/>
        </w:rPr>
        <w:commentReference w:id="18"/>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w:t>
            </w:r>
            <w:r>
              <w:t xml:space="preserve"> * Reward phase *</w:t>
            </w:r>
            <w:r>
              <w:t xml:space="preserve">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217C3B4B"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in th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19"/>
      <w:r w:rsidR="00F9066F">
        <w:t xml:space="preserve">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commentRangeEnd w:id="19"/>
      <w:r w:rsidR="00450F6F">
        <w:rPr>
          <w:rStyle w:val="CommentReference"/>
        </w:rPr>
        <w:commentReference w:id="19"/>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05F6E3C6" w:rsidR="00004DEF" w:rsidRDefault="005B31EB" w:rsidP="005B31EB">
      <w:pPr>
        <w:spacing w:line="480" w:lineRule="auto"/>
        <w:ind w:firstLine="720"/>
        <w:jc w:val="both"/>
      </w:pPr>
      <w:r>
        <w:t xml:space="preserve">In this study we investigated </w:t>
      </w:r>
      <w:r w:rsidR="00F7524A">
        <w:t xml:space="preserve">the neural mechanisms through which rewards </w:t>
      </w:r>
      <w:commentRangeStart w:id="20"/>
      <w:r w:rsidR="00F7524A">
        <w:t>enhance</w:t>
      </w:r>
      <w:r>
        <w:t xml:space="preserve"> </w:t>
      </w:r>
      <w:r w:rsidR="00004DEF">
        <w:t>goal-directed attention</w:t>
      </w:r>
      <w:commentRangeEnd w:id="20"/>
      <w:r w:rsidR="00604F11">
        <w:rPr>
          <w:rStyle w:val="CommentReference"/>
        </w:rPr>
        <w:commentReference w:id="20"/>
      </w:r>
      <w:r w:rsidR="00004DEF">
        <w:t xml:space="preserve">. </w:t>
      </w:r>
      <w:r w:rsidR="0022375B">
        <w:t>W</w:t>
      </w:r>
      <w:r w:rsidR="00B218F4">
        <w:t xml:space="preserve">e </w:t>
      </w:r>
      <w:commentRangeStart w:id="22"/>
      <w:r w:rsidR="00B218F4">
        <w:t xml:space="preserve">compared the amount of attention allocated </w:t>
      </w:r>
      <w:commentRangeEnd w:id="22"/>
      <w:r w:rsidR="002F7B0C">
        <w:rPr>
          <w:rStyle w:val="CommentReference"/>
        </w:rPr>
        <w:commentReference w:id="22"/>
      </w:r>
      <w:r w:rsidR="00B218F4">
        <w:t xml:space="preserve">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xml:space="preserve">. Further, </w:t>
      </w:r>
      <w:r w:rsidR="002F7B0C">
        <w:t xml:space="preserve">coherent motion of </w:t>
      </w:r>
      <w:r w:rsidR="00004DEF">
        <w:t>dots linked to high</w:t>
      </w:r>
      <w:r w:rsidR="006766E6">
        <w:t>er</w:t>
      </w:r>
      <w:r w:rsidR="00004DEF">
        <w:t xml:space="preserve"> </w:t>
      </w:r>
      <w:r w:rsidR="004A31AE">
        <w:t>value</w:t>
      </w:r>
      <w:r w:rsidR="006766E6">
        <w:t xml:space="preserve"> were detected faster</w:t>
      </w:r>
      <w:r w:rsidR="00004DEF">
        <w:t xml:space="preserve">, which </w:t>
      </w:r>
      <w:commentRangeStart w:id="23"/>
      <w:r w:rsidR="00004DEF">
        <w:t xml:space="preserve">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w:t>
      </w:r>
      <w:commentRangeEnd w:id="23"/>
      <w:r w:rsidR="002F7B0C">
        <w:rPr>
          <w:rStyle w:val="CommentReference"/>
        </w:rPr>
        <w:commentReference w:id="23"/>
      </w:r>
      <w:r w:rsidR="00004DEF">
        <w:t>.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760CDFD0" w:rsidR="00F7524A" w:rsidRDefault="00F7524A" w:rsidP="005B31EB">
      <w:pPr>
        <w:spacing w:line="480" w:lineRule="auto"/>
        <w:ind w:firstLine="720"/>
        <w:jc w:val="both"/>
      </w:pPr>
      <w:commentRangeStart w:id="24"/>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w:t>
      </w:r>
      <w:r w:rsidR="0087663C">
        <w:t xml:space="preserve"> </w:t>
      </w:r>
      <w:r w:rsidR="003E1103">
        <w:t xml:space="preserve">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w:t>
      </w:r>
      <w:r>
        <w:lastRenderedPageBreak/>
        <w:t xml:space="preserve">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24"/>
      <w:r w:rsidR="002F7B0C">
        <w:rPr>
          <w:rStyle w:val="CommentReference"/>
        </w:rPr>
        <w:commentReference w:id="24"/>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57C0A0D4" w:rsidR="00C75440" w:rsidRDefault="00834044" w:rsidP="00C75440">
      <w:pPr>
        <w:spacing w:line="480" w:lineRule="auto"/>
        <w:ind w:firstLine="720"/>
        <w:jc w:val="both"/>
      </w:pPr>
      <w:commentRangeStart w:id="25"/>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w:t>
      </w:r>
      <w:r w:rsidR="003C3BEF">
        <w:t xml:space="preserve">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w:t>
      </w:r>
      <w:commentRangeEnd w:id="25"/>
      <w:r w:rsidR="005627CC">
        <w:rPr>
          <w:rStyle w:val="CommentReference"/>
        </w:rPr>
        <w:commentReference w:id="25"/>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commentRangeStart w:id="26"/>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w:t>
      </w:r>
      <w:commentRangeEnd w:id="26"/>
      <w:r w:rsidR="002F7B0C">
        <w:rPr>
          <w:rStyle w:val="CommentReference"/>
        </w:rPr>
        <w:commentReference w:id="26"/>
      </w:r>
      <w:r w:rsidR="003C3BEF">
        <w:t>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t>
      </w:r>
      <w:commentRangeStart w:id="27"/>
      <w:r>
        <w:t xml:space="preserve">which </w:t>
      </w:r>
      <w:r w:rsidR="00F94A0F">
        <w:t>showed</w:t>
      </w:r>
      <w:r>
        <w:t xml:space="preserve"> that </w:t>
      </w:r>
      <w:r w:rsidR="00C76847">
        <w:t xml:space="preserve">rewards </w:t>
      </w:r>
      <w:r w:rsidR="00F94A0F">
        <w:t xml:space="preserve">can </w:t>
      </w:r>
      <w:r w:rsidR="0061755A">
        <w:t>enhance</w:t>
      </w:r>
      <w:r>
        <w:t xml:space="preserve"> attentional control</w:t>
      </w:r>
      <w:commentRangeEnd w:id="27"/>
      <w:r w:rsidR="005627CC">
        <w:rPr>
          <w:rStyle w:val="CommentReference"/>
        </w:rPr>
        <w:commentReference w:id="27"/>
      </w:r>
      <w:r w:rsidR="00850446">
        <w:t xml:space="preserve">. </w:t>
      </w:r>
      <w:r w:rsidR="00F94A0F">
        <w:t xml:space="preserve">More generally, </w:t>
      </w:r>
      <w:commentRangeStart w:id="28"/>
      <w:r w:rsidR="00F94A0F">
        <w:t>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w:t>
      </w:r>
      <w:commentRangeEnd w:id="28"/>
      <w:r w:rsidR="00DC1C6B">
        <w:rPr>
          <w:rStyle w:val="CommentReference"/>
        </w:rPr>
        <w:commentReference w:id="28"/>
      </w:r>
      <w:r w:rsidR="00850446">
        <w:t>l</w:t>
      </w:r>
      <w:r w:rsidR="00C75440">
        <w:t xml:space="preserve"> </w:t>
      </w:r>
      <w:r w:rsidR="00C75440">
        <w:lastRenderedPageBreak/>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51B94E6E"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commentRangeStart w:id="29"/>
      <w:r w:rsidR="00234A79">
        <w:t xml:space="preserve">Confirming what we have hypothesized, </w:t>
      </w:r>
      <w:commentRangeEnd w:id="29"/>
      <w:r w:rsidR="005627CC">
        <w:rPr>
          <w:rStyle w:val="CommentReference"/>
        </w:rPr>
        <w:commentReference w:id="29"/>
      </w:r>
      <w:r w:rsidR="00234A79">
        <w:t>o</w:t>
      </w:r>
      <w:r w:rsidR="006766E6">
        <w:t xml:space="preserve">ur </w:t>
      </w:r>
      <w:r w:rsidR="00850446">
        <w:t xml:space="preserve">SSVEP </w:t>
      </w:r>
      <w:r w:rsidR="006766E6">
        <w:t xml:space="preserve">results indicate that the </w:t>
      </w:r>
      <w:r w:rsidR="00234A79">
        <w:t xml:space="preserve">introduction of rewards </w:t>
      </w:r>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6E4C196F"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xml:space="preserve">, 2018). </w:t>
      </w:r>
      <w:r w:rsidR="00234A79">
        <w:t xml:space="preserve">Contrary to </w:t>
      </w:r>
      <w:r w:rsidR="00DC1C6B">
        <w:t>this</w:t>
      </w:r>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p>
    <w:p w14:paraId="010784F3" w14:textId="264D8EDF" w:rsidR="00436F16" w:rsidRPr="00436F16" w:rsidRDefault="006636DE" w:rsidP="00E4130A">
      <w:pPr>
        <w:spacing w:line="480" w:lineRule="auto"/>
        <w:jc w:val="both"/>
      </w:pPr>
      <w:r>
        <w:lastRenderedPageBreak/>
        <w:tab/>
        <w:t xml:space="preserve">In the test phas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t>
      </w:r>
      <w:commentRangeStart w:id="30"/>
      <w:r w:rsidR="00436F16">
        <w:t>we used the same task in the training and test phase, which is not common for such studies</w:t>
      </w:r>
      <w:commentRangeEnd w:id="30"/>
      <w:r w:rsidR="00DC1C6B">
        <w:rPr>
          <w:rStyle w:val="CommentReference"/>
        </w:rPr>
        <w:commentReference w:id="30"/>
      </w:r>
      <w:r w:rsidR="00436F16">
        <w:t xml:space="preserve">.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8FCCD7D" w:rsidR="00136E70" w:rsidRDefault="00E922F9" w:rsidP="00B87274">
      <w:pPr>
        <w:spacing w:line="480" w:lineRule="auto"/>
        <w:ind w:firstLine="720"/>
        <w:jc w:val="both"/>
      </w:pPr>
      <w:r>
        <w:lastRenderedPageBreak/>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31"/>
      <w:r w:rsidR="00ED76F0">
        <w:t>we</w:t>
      </w:r>
      <w:r w:rsidR="00136E70">
        <w:t xml:space="preserve"> show that monetary rewards can </w:t>
      </w:r>
      <w:r w:rsidR="00ED76F0">
        <w:t>enhance</w:t>
      </w:r>
      <w:r w:rsidR="00136E70">
        <w:t xml:space="preserve"> goal-directed attention</w:t>
      </w:r>
      <w:commentRangeEnd w:id="31"/>
      <w:r w:rsidR="00DC1C6B">
        <w:rPr>
          <w:rStyle w:val="CommentReference"/>
        </w:rPr>
        <w:commentReference w:id="31"/>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r w:rsidR="00DC1C6B">
        <w:t>effect</w:t>
      </w:r>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lastRenderedPageBreak/>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w:t>
      </w:r>
      <w:r w:rsidR="006158A2">
        <w:lastRenderedPageBreak/>
        <w:t xml:space="preserve">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w:t>
      </w:r>
      <w:r w:rsidR="006D2608">
        <w:lastRenderedPageBreak/>
        <w:t>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2F3B06" w:rsidRPr="0013660A" w:rsidRDefault="002F3B06"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2F3B06" w:rsidRDefault="002F3B06"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2F3B06" w:rsidRPr="0013660A" w:rsidRDefault="002F3B06"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2F3B06" w:rsidRDefault="002F3B06"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32"/>
      <w:r w:rsidR="007E09BA">
        <w:t>psych</w:t>
      </w:r>
      <w:commentRangeEnd w:id="32"/>
      <w:r w:rsidR="007E09BA">
        <w:rPr>
          <w:rStyle w:val="CommentReference"/>
        </w:rPr>
        <w:commentReference w:id="32"/>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33"/>
      <w:r w:rsidR="007E09BA">
        <w:t>here</w:t>
      </w:r>
      <w:commentRangeEnd w:id="33"/>
      <w:r w:rsidR="007E09BA">
        <w:rPr>
          <w:rStyle w:val="CommentReference"/>
        </w:rPr>
        <w:commentReference w:id="33"/>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4"/>
      <w:r w:rsidR="009508C9">
        <w:rPr>
          <w:highlight w:val="yellow"/>
        </w:rPr>
        <w:t xml:space="preserve">Gilles </w:t>
      </w:r>
      <w:commentRangeEnd w:id="34"/>
      <w:r w:rsidR="0047115E">
        <w:rPr>
          <w:rStyle w:val="CommentReference"/>
        </w:rPr>
        <w:commentReference w:id="34"/>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35"/>
      <w:r w:rsidRPr="008F5A26">
        <w:rPr>
          <w:rFonts w:eastAsia="Times New Roman"/>
          <w:szCs w:val="24"/>
        </w:rPr>
        <w:t>manuscript</w:t>
      </w:r>
      <w:commentRangeEnd w:id="35"/>
      <w:r w:rsidR="001D78FC">
        <w:rPr>
          <w:rStyle w:val="CommentReference"/>
        </w:rPr>
        <w:commentReference w:id="35"/>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6D1A6B2B" w14:textId="34AC9C7C" w:rsidR="00850446" w:rsidRPr="00A5637B" w:rsidRDefault="009214B6" w:rsidP="00850446">
      <w:pPr>
        <w:widowControl w:val="0"/>
        <w:autoSpaceDE w:val="0"/>
        <w:autoSpaceDN w:val="0"/>
        <w:adjustRightInd w:val="0"/>
        <w:spacing w:after="0" w:line="480" w:lineRule="auto"/>
        <w:ind w:left="480" w:hanging="480"/>
        <w:rPr>
          <w:noProof/>
          <w:szCs w:val="24"/>
          <w:lang w:val="de-DE"/>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A5637B">
        <w:rPr>
          <w:i/>
          <w:iCs/>
          <w:noProof/>
          <w:szCs w:val="24"/>
          <w:lang w:val="de-DE"/>
        </w:rPr>
        <w:t>Nature</w:t>
      </w:r>
      <w:r w:rsidR="00850446" w:rsidRPr="00A5637B">
        <w:rPr>
          <w:noProof/>
          <w:szCs w:val="24"/>
          <w:lang w:val="de-DE"/>
        </w:rPr>
        <w:t xml:space="preserve">, </w:t>
      </w:r>
      <w:r w:rsidR="00850446" w:rsidRPr="00A5637B">
        <w:rPr>
          <w:i/>
          <w:iCs/>
          <w:noProof/>
          <w:szCs w:val="24"/>
          <w:lang w:val="de-DE"/>
        </w:rPr>
        <w:t>508</w:t>
      </w:r>
      <w:r w:rsidR="00850446" w:rsidRPr="00A5637B">
        <w:rPr>
          <w:noProof/>
          <w:szCs w:val="24"/>
          <w:lang w:val="de-DE"/>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Andersen, S. K., Müller, M. M., &amp; Hillyard, S. A. (2012). </w:t>
      </w:r>
      <w:r w:rsidRPr="00850446">
        <w:rPr>
          <w:noProof/>
          <w:szCs w:val="24"/>
        </w:rPr>
        <w:t xml:space="preserve">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Andersen, Søren K., Hillyard, S. A., &amp; Müller, M. M. (2008). </w:t>
      </w:r>
      <w:r w:rsidRPr="00850446">
        <w:rPr>
          <w:noProof/>
          <w:szCs w:val="24"/>
        </w:rPr>
        <w:t xml:space="preserve">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Bürkner, P.-C. (2017). Advanced Bayesian Multilevel Modeling with the R Package brms. </w:t>
      </w:r>
      <w:r w:rsidRPr="00A5637B">
        <w:rPr>
          <w:i/>
          <w:iCs/>
          <w:noProof/>
          <w:szCs w:val="24"/>
          <w:lang w:val="de-DE"/>
        </w:rPr>
        <w:t>ArXiv:1705.11123</w:t>
      </w:r>
      <w:r w:rsidRPr="00A5637B">
        <w:rPr>
          <w:noProof/>
          <w:szCs w:val="24"/>
          <w:lang w:val="de-DE"/>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Carpenter, B., Gelman, A., Hoffman, M., Lee, D., Goodrich, B., Betancourt, M., … </w:t>
      </w:r>
      <w:r w:rsidRPr="00850446">
        <w:rPr>
          <w:noProof/>
          <w:szCs w:val="24"/>
        </w:rPr>
        <w:t xml:space="preserve">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Garnier, S. (2018). viridis: Default Color Maps from ‘matplotlib.’ </w:t>
      </w:r>
      <w:r w:rsidRPr="00A5637B">
        <w:rPr>
          <w:noProof/>
          <w:szCs w:val="24"/>
          <w:lang w:val="de-DE"/>
        </w:rPr>
        <w:t>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Gelman, A., Goodrich, B., Gabry, J., &amp; Ali, I. (2017). </w:t>
      </w:r>
      <w:r w:rsidRPr="00850446">
        <w:rPr>
          <w:noProof/>
          <w:szCs w:val="24"/>
        </w:rPr>
        <w:t xml:space="preserve">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Gelman, A., &amp; Rubin, D. B. (1992). </w:t>
      </w:r>
      <w:r w:rsidRPr="00850446">
        <w:rPr>
          <w:noProof/>
          <w:szCs w:val="24"/>
        </w:rPr>
        <w:t xml:space="preserve">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t xml:space="preserve">Hickey, C., &amp; Peelen, M. V. (2015a). Neural mechanisms of incentive salience in naturalistic human vision. </w:t>
      </w:r>
      <w:r w:rsidRPr="003D06CF">
        <w:rPr>
          <w:i/>
          <w:iCs/>
          <w:noProof/>
          <w:szCs w:val="24"/>
          <w:lang w:val="nl-BE"/>
        </w:rPr>
        <w:t>Neuron</w:t>
      </w:r>
      <w:r w:rsidRPr="003D06CF">
        <w:rPr>
          <w:noProof/>
          <w:szCs w:val="24"/>
          <w:lang w:val="nl-BE"/>
        </w:rPr>
        <w:t xml:space="preserve">, </w:t>
      </w:r>
      <w:r w:rsidRPr="003D06CF">
        <w:rPr>
          <w:i/>
          <w:iCs/>
          <w:noProof/>
          <w:szCs w:val="24"/>
          <w:lang w:val="nl-BE"/>
        </w:rPr>
        <w:t>85</w:t>
      </w:r>
      <w:r w:rsidRPr="003D06CF">
        <w:rPr>
          <w:noProof/>
          <w:szCs w:val="24"/>
          <w:lang w:val="nl-BE"/>
        </w:rPr>
        <w:t>(3), 512–518. https://doi.org/10.1016/j.neuron.2014.12.049</w:t>
      </w:r>
    </w:p>
    <w:p w14:paraId="7E86540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Hickey, C., &amp; Peelen, M. V. (2015b). </w:t>
      </w:r>
      <w:r w:rsidRPr="00850446">
        <w:rPr>
          <w:noProof/>
          <w:szCs w:val="24"/>
        </w:rPr>
        <w:t xml:space="preserve">Neural Mechanisms of Incentive Salience in Naturalistic Human Vision Report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olroyd, C. B., &amp; McClure, S. M. (2015). 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Hope, R. M. (2013). Rmisc: Ryan miscellaneous. </w:t>
      </w:r>
      <w:r w:rsidRPr="00A5637B">
        <w:rPr>
          <w:noProof/>
          <w:szCs w:val="24"/>
          <w:lang w:val="de-DE"/>
        </w:rPr>
        <w:t>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Junghöfer, M., Elbert, T., Tucker, D. O. N. M., &amp; Rockstroh, B. (2000). </w:t>
      </w:r>
      <w:r w:rsidRPr="00850446">
        <w:rPr>
          <w:noProof/>
          <w:szCs w:val="24"/>
        </w:rPr>
        <w:t xml:space="preserve">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Krebs, R. M., Boehler, C. N., Roberts, K. C., Song, A. W., &amp; Woldorff, M. G. (2012). </w:t>
      </w:r>
      <w:r w:rsidRPr="00850446">
        <w:rPr>
          <w:noProof/>
          <w:szCs w:val="24"/>
        </w:rPr>
        <w:t xml:space="preserve">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Kruschke, J. K., &amp; Meredith, M. (2017). </w:t>
      </w:r>
      <w:r w:rsidRPr="00850446">
        <w:rPr>
          <w:noProof/>
          <w:szCs w:val="24"/>
        </w:rPr>
        <w:t>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Qi, S., Zeng, Q., Ding, C., &amp; Li, H. (2013). </w:t>
      </w:r>
      <w:r w:rsidRPr="00850446">
        <w:rPr>
          <w:noProof/>
          <w:szCs w:val="24"/>
        </w:rPr>
        <w:t xml:space="preserve">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Roelfsema, P. R., van Ooyen, A., &amp; Watanabe, T. (2010). </w:t>
      </w:r>
      <w:r w:rsidRPr="00850446">
        <w:rPr>
          <w:noProof/>
          <w:szCs w:val="24"/>
        </w:rPr>
        <w:t xml:space="preserve">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Schevernels, H., Krebs, R. M., Santens, P., Woldorff, M. G., &amp; Boehler, C. N. (2014). </w:t>
      </w:r>
      <w:r w:rsidRPr="00850446">
        <w:rPr>
          <w:noProof/>
          <w:szCs w:val="24"/>
        </w:rPr>
        <w:t xml:space="preserve">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lastRenderedPageBreak/>
        <w:t xml:space="preserve">Theeuwes, J. (2010). Top-down and bottom-up control of visual selection. </w:t>
      </w:r>
      <w:r w:rsidRPr="003D06CF">
        <w:rPr>
          <w:i/>
          <w:iCs/>
          <w:noProof/>
          <w:szCs w:val="24"/>
          <w:lang w:val="nl-BE"/>
        </w:rPr>
        <w:t>Acta Psychologica</w:t>
      </w:r>
      <w:r w:rsidRPr="003D06CF">
        <w:rPr>
          <w:noProof/>
          <w:szCs w:val="24"/>
          <w:lang w:val="nl-BE"/>
        </w:rPr>
        <w:t xml:space="preserve">, </w:t>
      </w:r>
      <w:r w:rsidRPr="003D06CF">
        <w:rPr>
          <w:i/>
          <w:iCs/>
          <w:noProof/>
          <w:szCs w:val="24"/>
          <w:lang w:val="nl-BE"/>
        </w:rPr>
        <w:t>135</w:t>
      </w:r>
      <w:r w:rsidRPr="003D06CF">
        <w:rPr>
          <w:noProof/>
          <w:szCs w:val="24"/>
          <w:lang w:val="nl-BE"/>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Van der Does, A. J. W. (2002). </w:t>
      </w:r>
      <w:r w:rsidRPr="003D06CF">
        <w:rPr>
          <w:i/>
          <w:iCs/>
          <w:noProof/>
          <w:szCs w:val="24"/>
          <w:lang w:val="nl-BE"/>
        </w:rPr>
        <w:t xml:space="preserve">Handleiding bij de Nederlandse versie van beck depression inventory—second edition (BDI-II-NL). </w:t>
      </w:r>
      <w:r w:rsidRPr="00850446">
        <w:rPr>
          <w:i/>
          <w:iCs/>
          <w:noProof/>
          <w:szCs w:val="24"/>
        </w:rPr>
        <w:t>[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A5637B" w:rsidRDefault="00850446" w:rsidP="00850446">
      <w:pPr>
        <w:widowControl w:val="0"/>
        <w:autoSpaceDE w:val="0"/>
        <w:autoSpaceDN w:val="0"/>
        <w:adjustRightInd w:val="0"/>
        <w:spacing w:after="0" w:line="480" w:lineRule="auto"/>
        <w:ind w:left="480" w:hanging="480"/>
        <w:rPr>
          <w:noProof/>
          <w:szCs w:val="24"/>
          <w:lang w:val="da-DK"/>
        </w:rPr>
      </w:pPr>
      <w:r w:rsidRPr="00850446">
        <w:rPr>
          <w:noProof/>
          <w:szCs w:val="24"/>
        </w:rPr>
        <w:t xml:space="preserve">Wilke, C. O. (2016). cowplot: streamlined plot theme and plot annotations for ‘ggplot2.’ </w:t>
      </w:r>
      <w:r w:rsidRPr="00A5637B">
        <w:rPr>
          <w:noProof/>
          <w:szCs w:val="24"/>
          <w:lang w:val="da-DK"/>
        </w:rPr>
        <w:t>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Wisniewski, D., Reverberi, C., Momennejad, I., Kahnt, T., &amp; Haynes, J.-D. (2015). </w:t>
      </w:r>
      <w:r w:rsidRPr="00850446">
        <w:rPr>
          <w:noProof/>
          <w:szCs w:val="24"/>
        </w:rPr>
        <w:t xml:space="preserve">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7-31T16:57:00Z" w:initials="AS">
    <w:p w14:paraId="4555D758" w14:textId="6EFD902A" w:rsidR="002F3B06" w:rsidRDefault="002F3B06">
      <w:pPr>
        <w:pStyle w:val="CommentText"/>
      </w:pPr>
      <w:r>
        <w:rPr>
          <w:rStyle w:val="CommentReference"/>
        </w:rPr>
        <w:annotationRef/>
      </w:r>
      <w:r>
        <w:rPr>
          <w:rStyle w:val="CommentReference"/>
        </w:rPr>
        <w:t>We should revise the title once the rest is sorted to be more specific (i.e. what insights?)</w:t>
      </w:r>
    </w:p>
  </w:comment>
  <w:comment w:id="3" w:author="Andersen, Soren" w:date="2019-07-31T16:34:00Z" w:initials="AS">
    <w:p w14:paraId="717CF7F0" w14:textId="75AB22FF" w:rsidR="002F3B06" w:rsidRDefault="002F3B06">
      <w:pPr>
        <w:pStyle w:val="CommentText"/>
      </w:pPr>
      <w:r>
        <w:rPr>
          <w:rStyle w:val="CommentReference"/>
        </w:rPr>
        <w:annotationRef/>
      </w:r>
      <w:r>
        <w:t>Need to say that this is an established paradigm</w:t>
      </w:r>
    </w:p>
  </w:comment>
  <w:comment w:id="4" w:author="Andersen, Soren" w:date="2019-07-31T16:35:00Z" w:initials="AS">
    <w:p w14:paraId="416A7C75" w14:textId="58D1E392" w:rsidR="002F3B06" w:rsidRDefault="002F3B06">
      <w:pPr>
        <w:pStyle w:val="CommentText"/>
      </w:pPr>
      <w:r>
        <w:rPr>
          <w:rStyle w:val="CommentReference"/>
        </w:rPr>
        <w:annotationRef/>
      </w:r>
      <w:r>
        <w:t>Don’t play Chinese whispers by citing the review: cite original studies that demonstrate/establish this!</w:t>
      </w:r>
    </w:p>
  </w:comment>
  <w:comment w:id="5" w:author="Andersen, Soren" w:date="2019-07-31T16:36:00Z" w:initials="AS">
    <w:p w14:paraId="07143268" w14:textId="253D4378" w:rsidR="002F3B06" w:rsidRDefault="002F3B06">
      <w:pPr>
        <w:pStyle w:val="CommentText"/>
      </w:pPr>
      <w:r>
        <w:rPr>
          <w:rStyle w:val="CommentReference"/>
        </w:rPr>
        <w:annotationRef/>
      </w:r>
      <w:r>
        <w:t xml:space="preserve">See initial comments. Without detailing the premises on which these empirical predictions rely, they are not really more than educated guesses. Predictions not founded on logical arguments are irrelevant (i.e. if I made predictions by flipping a coin this would be no better than </w:t>
      </w:r>
      <w:proofErr w:type="spellStart"/>
      <w:r>
        <w:t>HARKing</w:t>
      </w:r>
      <w:proofErr w:type="spellEnd"/>
      <w:r>
        <w:t>).</w:t>
      </w:r>
    </w:p>
    <w:p w14:paraId="470F6FFA" w14:textId="77777777" w:rsidR="002F3B06" w:rsidRDefault="002F3B06">
      <w:pPr>
        <w:pStyle w:val="CommentText"/>
      </w:pPr>
    </w:p>
    <w:p w14:paraId="75D436C3" w14:textId="377A48EA" w:rsidR="002F3B06" w:rsidRDefault="002F3B06">
      <w:pPr>
        <w:pStyle w:val="CommentText"/>
      </w:pPr>
      <w:r>
        <w:t>Also note that ideally our hypotheses should be stated at the theoretical level first, i.e. prior to operationalization.</w:t>
      </w:r>
    </w:p>
    <w:p w14:paraId="248A96E1" w14:textId="3F94E22C" w:rsidR="002F3B06" w:rsidRDefault="002F3B06">
      <w:pPr>
        <w:pStyle w:val="CommentText"/>
      </w:pPr>
      <w:r>
        <w:t>Example: ‘Selective attention enhances stimulus processing in visual cortex’ vs. ‘SSVEP amplitudes are enhanced when the driving stimulus is cued’</w:t>
      </w:r>
    </w:p>
    <w:p w14:paraId="4DB595F0" w14:textId="77777777" w:rsidR="002F3B06" w:rsidRDefault="002F3B06">
      <w:pPr>
        <w:pStyle w:val="CommentText"/>
      </w:pPr>
    </w:p>
    <w:p w14:paraId="4A45FDDD" w14:textId="298EE86A" w:rsidR="002F3B06" w:rsidRDefault="002F3B06">
      <w:pPr>
        <w:pStyle w:val="CommentText"/>
      </w:pPr>
      <w:r>
        <w:t>What do we conclude if we actually observe these predicted effects? What if we don’t?</w:t>
      </w:r>
    </w:p>
  </w:comment>
  <w:comment w:id="6" w:author="Andersen, Soren" w:date="2019-07-31T16:59:00Z" w:initials="AS">
    <w:p w14:paraId="52B3E655" w14:textId="0498C4BE" w:rsidR="002F3B06" w:rsidRDefault="002F3B06">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7" w:author="Ivan Grahek" w:date="2019-08-02T15:39:00Z" w:initials="IG">
    <w:p w14:paraId="19D8BA02" w14:textId="14099F26" w:rsidR="00CD191D" w:rsidRDefault="00CD191D">
      <w:pPr>
        <w:pStyle w:val="CommentText"/>
      </w:pPr>
      <w:r>
        <w:rPr>
          <w:rStyle w:val="CommentReference"/>
        </w:rPr>
        <w:annotationRef/>
      </w:r>
      <w:r>
        <w:t>In the PNAS 2010 paper the average sensitivity is 1.8 with a sigma of 0.17</w:t>
      </w:r>
      <w:r w:rsidR="00F8481D">
        <w:t xml:space="preserve">. These are weakly informative priors, so we have left the </w:t>
      </w:r>
      <w:proofErr w:type="spellStart"/>
      <w:r w:rsidR="00F8481D">
        <w:t>sigmas</w:t>
      </w:r>
      <w:proofErr w:type="spellEnd"/>
      <w:r w:rsidR="00F8481D">
        <w:t xml:space="preserve"> to be much larger in order to avoid very narrow priors</w:t>
      </w:r>
    </w:p>
  </w:comment>
  <w:comment w:id="8" w:author="Ivan Grahek" w:date="2019-08-02T15:52:00Z" w:initials="IG">
    <w:p w14:paraId="41ABD6EB" w14:textId="3237CE30" w:rsidR="00F8481D" w:rsidRDefault="00F8481D">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9" w:author="Ivan Grahek" w:date="2019-08-02T15:54:00Z" w:initials="IG">
    <w:p w14:paraId="0E031AB8" w14:textId="7836B117" w:rsidR="00F8481D" w:rsidRDefault="00F8481D">
      <w:pPr>
        <w:pStyle w:val="CommentText"/>
      </w:pPr>
      <w:r>
        <w:rPr>
          <w:rStyle w:val="CommentReference"/>
        </w:rPr>
        <w:annotationRef/>
      </w:r>
      <w:r>
        <w:t>This has nothing to do with your previous studies, it just assumes that the effect is 0</w:t>
      </w:r>
    </w:p>
  </w:comment>
  <w:comment w:id="10" w:author="Ivan Grahek" w:date="2019-08-02T15:55:00Z" w:initials="IG">
    <w:p w14:paraId="521EB89A" w14:textId="4177996C" w:rsidR="00F8481D" w:rsidRDefault="00F8481D">
      <w:pPr>
        <w:pStyle w:val="CommentText"/>
      </w:pPr>
      <w:r>
        <w:rPr>
          <w:rStyle w:val="CommentReference"/>
        </w:rPr>
        <w:annotationRef/>
      </w:r>
      <w:r>
        <w:t xml:space="preserve">Again, this is a very wide prior </w:t>
      </w:r>
    </w:p>
  </w:comment>
  <w:comment w:id="11" w:author="Andersen, Soren" w:date="2019-07-31T17:30:00Z" w:initials="AS">
    <w:p w14:paraId="4D4ECCF7" w14:textId="77543E87" w:rsidR="002F3B06" w:rsidRDefault="002F3B06">
      <w:pPr>
        <w:pStyle w:val="CommentText"/>
      </w:pPr>
      <w:r>
        <w:rPr>
          <w:rStyle w:val="CommentReference"/>
        </w:rPr>
        <w:annotationRef/>
      </w:r>
      <w:r>
        <w:t>How did you get to these priors from our previous study?</w:t>
      </w:r>
    </w:p>
  </w:comment>
  <w:comment w:id="12" w:author="Ivan Grahek" w:date="2019-08-02T15:59:00Z" w:initials="IG">
    <w:p w14:paraId="56E3C973" w14:textId="4667DA69" w:rsidR="00F8481D" w:rsidRDefault="00F8481D">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E502B8" w:rsidRDefault="00E502B8">
      <w:pPr>
        <w:pStyle w:val="CommentText"/>
      </w:pPr>
    </w:p>
    <w:p w14:paraId="43377837" w14:textId="523CBE9B" w:rsidR="00E502B8" w:rsidRDefault="00E502B8">
      <w:pPr>
        <w:pStyle w:val="CommentText"/>
      </w:pPr>
      <w:r>
        <w:t xml:space="preserve">Maybe the more precise way to put it is that the means for the priors were selected based on the previous studies and the </w:t>
      </w:r>
      <w:proofErr w:type="spellStart"/>
      <w:r>
        <w:t>sigmas</w:t>
      </w:r>
      <w:proofErr w:type="spellEnd"/>
      <w:r>
        <w:t xml:space="preserve"> were selected to be very wide?</w:t>
      </w:r>
    </w:p>
  </w:comment>
  <w:comment w:id="13" w:author="Ivan Grahek" w:date="2019-08-02T15:56:00Z" w:initials="IG">
    <w:p w14:paraId="54F210E9" w14:textId="03B22E3A" w:rsidR="00F8481D" w:rsidRDefault="00F8481D">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4" w:author="Ivan Grahek" w:date="2019-08-02T15:58:00Z" w:initials="IG">
    <w:p w14:paraId="35B0F476" w14:textId="04762AC5" w:rsidR="00F8481D" w:rsidRDefault="00F8481D">
      <w:pPr>
        <w:pStyle w:val="CommentText"/>
      </w:pPr>
      <w:r>
        <w:rPr>
          <w:rStyle w:val="CommentReference"/>
        </w:rPr>
        <w:annotationRef/>
      </w:r>
      <w:r>
        <w:t>Same reasoning as for the behavioral models: the prior centered at no effect with a very large sigma</w:t>
      </w:r>
    </w:p>
  </w:comment>
  <w:comment w:id="15" w:author="Andersen, Soren" w:date="2019-08-01T16:22:00Z" w:initials="AS">
    <w:p w14:paraId="09B2846B" w14:textId="13B74DE1" w:rsidR="002F3B06" w:rsidRDefault="002F3B06">
      <w:pPr>
        <w:pStyle w:val="CommentText"/>
      </w:pPr>
      <w:r>
        <w:rPr>
          <w:rStyle w:val="CommentReference"/>
        </w:rPr>
        <w:annotationRef/>
      </w:r>
      <w:r>
        <w:t>With the HDI so clearly including zero is it really appropriate to speak of a difference?</w:t>
      </w:r>
    </w:p>
  </w:comment>
  <w:comment w:id="16" w:author="Andersen, Soren" w:date="2019-08-01T16:24:00Z" w:initials="AS">
    <w:p w14:paraId="7A337FA2" w14:textId="2167DA2F" w:rsidR="002F3B06" w:rsidRDefault="002F3B06">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2F3B06" w:rsidRDefault="002F3B06">
      <w:pPr>
        <w:pStyle w:val="CommentText"/>
      </w:pPr>
    </w:p>
    <w:p w14:paraId="66465E9B" w14:textId="78DCA904" w:rsidR="002F3B06" w:rsidRDefault="002F3B06">
      <w:pPr>
        <w:pStyle w:val="CommentText"/>
      </w:pPr>
      <w:r>
        <w:t>The labelling on top is redundant with the y-axis for A and B. Perhaps remove these?</w:t>
      </w:r>
    </w:p>
    <w:p w14:paraId="1E59DF6A" w14:textId="03A31AF8" w:rsidR="002F3B06" w:rsidRDefault="002F3B06">
      <w:pPr>
        <w:pStyle w:val="CommentText"/>
      </w:pPr>
      <w:r>
        <w:t>For C and D, the y-axis could say ‘SSVEP amplitude’ to be clearer.</w:t>
      </w:r>
    </w:p>
  </w:comment>
  <w:comment w:id="17" w:author="Ivan Grahek" w:date="2019-08-02T14:14:00Z" w:initials="IG">
    <w:p w14:paraId="6BC2593B" w14:textId="73303E0B" w:rsidR="002F3B06" w:rsidRDefault="002F3B06">
      <w:pPr>
        <w:pStyle w:val="CommentText"/>
      </w:pPr>
      <w:r>
        <w:rPr>
          <w:rStyle w:val="CommentReference"/>
        </w:rPr>
        <w:annotationRef/>
      </w:r>
      <w:r>
        <w:t>Turn d` into d prime, Add SSVEP amplitudes on y axes, increase font on all of the figures, remove the labeling on top for A and B</w:t>
      </w:r>
    </w:p>
  </w:comment>
  <w:comment w:id="18" w:author="Andersen, Soren" w:date="2019-08-01T16:33:00Z" w:initials="AS">
    <w:p w14:paraId="09686B8D" w14:textId="52C50E60" w:rsidR="002F3B06" w:rsidRDefault="002F3B06">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2F3B06" w:rsidRDefault="002F3B06">
      <w:pPr>
        <w:pStyle w:val="CommentText"/>
      </w:pPr>
      <w:r>
        <w:t>Zero padding in FT should be mentioned.</w:t>
      </w:r>
    </w:p>
    <w:p w14:paraId="2C3AFBC9" w14:textId="5B8E8A6B" w:rsidR="002F3B06" w:rsidRDefault="002F3B06">
      <w:pPr>
        <w:pStyle w:val="CommentText"/>
      </w:pPr>
      <w:r>
        <w:t>It is impossible to tell the different lines apart in the spectrum due to the confidence intervals, except for the frequency range below 2Hz.</w:t>
      </w:r>
    </w:p>
  </w:comment>
  <w:comment w:id="19" w:author="Andersen, Soren" w:date="2019-08-01T16:48:00Z" w:initials="AS">
    <w:p w14:paraId="19825BD4" w14:textId="0503BD1E" w:rsidR="002F3B06" w:rsidRDefault="002F3B06">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2F3B06" w:rsidRDefault="002F3B06">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20" w:author="Andersen, Soren" w:date="2019-08-01T16:59:00Z" w:initials="AS">
    <w:p w14:paraId="0EEA366B" w14:textId="518FE021" w:rsidR="002F3B06" w:rsidRDefault="002F3B06">
      <w:pPr>
        <w:pStyle w:val="CommentText"/>
      </w:pPr>
      <w:r>
        <w:rPr>
          <w:rStyle w:val="CommentReference"/>
        </w:rPr>
        <w:annotationRef/>
      </w:r>
      <w:r>
        <w:t>They don’t, otherwise there would be an interaction of attention and reward!!!</w:t>
      </w:r>
      <w:bookmarkStart w:id="21" w:name="_GoBack"/>
      <w:bookmarkEnd w:id="21"/>
    </w:p>
  </w:comment>
  <w:comment w:id="22" w:author="Andersen, Soren" w:date="2019-08-01T17:14:00Z" w:initials="AS">
    <w:p w14:paraId="4F98BD36" w14:textId="449E3F80" w:rsidR="002F3B06" w:rsidRDefault="002F3B06">
      <w:pPr>
        <w:pStyle w:val="CommentText"/>
      </w:pPr>
      <w:r>
        <w:t>‘</w:t>
      </w:r>
      <w:r>
        <w:rPr>
          <w:rStyle w:val="CommentReference"/>
        </w:rPr>
        <w:annotationRef/>
      </w:r>
      <w:r>
        <w:t>Visual processing of attended and unattended stimuli of different reward values’</w:t>
      </w:r>
    </w:p>
  </w:comment>
  <w:comment w:id="23" w:author="Andersen, Soren" w:date="2019-08-01T17:15:00Z" w:initials="AS">
    <w:p w14:paraId="78857974" w14:textId="6929E437" w:rsidR="002F3B06" w:rsidRDefault="002F3B06">
      <w:pPr>
        <w:pStyle w:val="CommentText"/>
      </w:pPr>
      <w:r>
        <w:rPr>
          <w:rStyle w:val="CommentReference"/>
        </w:rPr>
        <w:annotationRef/>
      </w:r>
      <w:r>
        <w:t>See previous comments</w:t>
      </w:r>
    </w:p>
  </w:comment>
  <w:comment w:id="24" w:author="Andersen, Soren" w:date="2019-08-01T17:16:00Z" w:initials="AS">
    <w:p w14:paraId="4FCBB645" w14:textId="675B01E6" w:rsidR="002F3B06" w:rsidRDefault="002F3B06">
      <w:pPr>
        <w:pStyle w:val="CommentText"/>
      </w:pPr>
      <w:r>
        <w:t>What is new?</w:t>
      </w:r>
    </w:p>
    <w:p w14:paraId="0724FB2F" w14:textId="679EBD29" w:rsidR="002F3B06" w:rsidRDefault="002F3B06">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25" w:author="Andersen, Soren" w:date="2019-08-01T17:24:00Z" w:initials="AS">
    <w:p w14:paraId="037282A7" w14:textId="77777777" w:rsidR="002F3B06" w:rsidRDefault="002F3B06">
      <w:pPr>
        <w:pStyle w:val="CommentText"/>
      </w:pPr>
      <w:r>
        <w:rPr>
          <w:rStyle w:val="CommentReference"/>
        </w:rPr>
        <w:annotationRef/>
      </w:r>
      <w:r>
        <w:t>This is not a novel finding, it is an established fact that we used to address our questions. We’ve published over 10 papers showing this.</w:t>
      </w:r>
    </w:p>
    <w:p w14:paraId="461FE6C4" w14:textId="759B86C8" w:rsidR="002F3B06" w:rsidRDefault="002F3B06">
      <w:pPr>
        <w:pStyle w:val="CommentText"/>
      </w:pPr>
      <w:r>
        <w:t>It is important to clearly delineate what was to be expected from what we found that is truly new. If you advertise this as a ‘finding’, the response you will get from editors/reviewers is that this is long established and boring.</w:t>
      </w:r>
    </w:p>
  </w:comment>
  <w:comment w:id="26" w:author="Andersen, Soren" w:date="2019-08-01T17:23:00Z" w:initials="AS">
    <w:p w14:paraId="3A9BF5AA" w14:textId="7AF236B4" w:rsidR="002F3B06" w:rsidRDefault="002F3B06">
      <w:pPr>
        <w:pStyle w:val="CommentText"/>
      </w:pPr>
      <w:r>
        <w:rPr>
          <w:rStyle w:val="CommentReference"/>
        </w:rPr>
        <w:annotationRef/>
      </w:r>
      <w:r>
        <w:t>No it is not: your best model does not have an interaction of attention and reward!</w:t>
      </w:r>
    </w:p>
  </w:comment>
  <w:comment w:id="27" w:author="Andersen, Soren" w:date="2019-08-01T17:27:00Z" w:initials="AS">
    <w:p w14:paraId="392995B8" w14:textId="6BA10242" w:rsidR="002F3B06" w:rsidRDefault="002F3B06">
      <w:pPr>
        <w:pStyle w:val="CommentText"/>
      </w:pPr>
      <w:r>
        <w:rPr>
          <w:rStyle w:val="CommentReference"/>
        </w:rPr>
        <w:annotationRef/>
      </w:r>
      <w:r>
        <w:t>Which is not what we find: ‘attentional control’ most closely corresponds to the effect of voluntary selective attention in our study, which remains constant throughout!</w:t>
      </w:r>
    </w:p>
  </w:comment>
  <w:comment w:id="28" w:author="Andersen, Soren" w:date="2019-08-01T17:35:00Z" w:initials="AS">
    <w:p w14:paraId="50846857" w14:textId="4E189EFF" w:rsidR="002F3B06" w:rsidRPr="00DC1C6B" w:rsidRDefault="002F3B06">
      <w:pPr>
        <w:pStyle w:val="CommentText"/>
        <w:rPr>
          <w:lang w:val="de-DE"/>
        </w:rPr>
      </w:pPr>
      <w:r>
        <w:rPr>
          <w:rStyle w:val="CommentReference"/>
        </w:rPr>
        <w:annotationRef/>
      </w:r>
      <w:r w:rsidRPr="00DC1C6B">
        <w:rPr>
          <w:lang w:val="de-DE"/>
        </w:rPr>
        <w:t>Note:</w:t>
      </w:r>
    </w:p>
    <w:p w14:paraId="5D0619CC" w14:textId="046B785F" w:rsidR="002F3B06" w:rsidRPr="00DC1C6B" w:rsidRDefault="002F3B06">
      <w:pPr>
        <w:pStyle w:val="CommentText"/>
        <w:rPr>
          <w:lang w:val="en-GB"/>
        </w:rPr>
      </w:pPr>
      <w:r w:rsidRPr="00DC1C6B">
        <w:rPr>
          <w:lang w:val="en-GB"/>
        </w:rPr>
        <w:t>In Steinhauser and Andersen (2019) we find that performance monitoring</w:t>
      </w:r>
      <w:r>
        <w:rPr>
          <w:lang w:val="en-GB"/>
        </w:rPr>
        <w:t xml:space="preserve"> (cognitive control!)</w:t>
      </w:r>
      <w:r w:rsidRPr="00DC1C6B">
        <w:rPr>
          <w:lang w:val="en-GB"/>
        </w:rPr>
        <w:t xml:space="preserve"> directly affects the magnitude of selective attention. </w:t>
      </w:r>
      <w:r>
        <w:rPr>
          <w:lang w:val="en-GB"/>
        </w:rPr>
        <w:t xml:space="preserve">This is not what we find here: it is a boost to the high reward stimulus irrespective of its attentional status, i.e. like increasing its salience (e.g. contrast). See Andersen, Muller, </w:t>
      </w:r>
      <w:proofErr w:type="spellStart"/>
      <w:r>
        <w:rPr>
          <w:lang w:val="en-GB"/>
        </w:rPr>
        <w:t>Martinovic</w:t>
      </w:r>
      <w:proofErr w:type="spellEnd"/>
      <w:r>
        <w:rPr>
          <w:lang w:val="en-GB"/>
        </w:rPr>
        <w:t xml:space="preserve"> (2012) for such an example.</w:t>
      </w:r>
    </w:p>
  </w:comment>
  <w:comment w:id="29" w:author="Andersen, Soren" w:date="2019-08-01T17:29:00Z" w:initials="AS">
    <w:p w14:paraId="101D3F1F" w14:textId="075BAF03" w:rsidR="002F3B06" w:rsidRDefault="002F3B06">
      <w:pPr>
        <w:pStyle w:val="CommentText"/>
        <w:rPr>
          <w:rStyle w:val="CommentReference"/>
        </w:rPr>
      </w:pPr>
      <w:r>
        <w:rPr>
          <w:rStyle w:val="CommentReference"/>
        </w:rPr>
        <w:annotationRef/>
      </w:r>
      <w:r>
        <w:rPr>
          <w:rStyle w:val="CommentReference"/>
        </w:rPr>
        <w:t>The important thing about hypotheses and predictions are the logic reasons they are based on. Without this basis, it is irrelevant what one predicts or whether one makes a prediction at all (e.g. if I based my predictions on the flip of a coin).</w:t>
      </w:r>
    </w:p>
    <w:p w14:paraId="6355B478" w14:textId="77777777" w:rsidR="002F3B06" w:rsidRDefault="002F3B06">
      <w:pPr>
        <w:pStyle w:val="CommentText"/>
        <w:rPr>
          <w:rStyle w:val="CommentReference"/>
        </w:rPr>
      </w:pPr>
    </w:p>
    <w:p w14:paraId="69F94A24" w14:textId="255BDEF0" w:rsidR="002F3B06" w:rsidRDefault="002F3B06">
      <w:pPr>
        <w:pStyle w:val="CommentText"/>
      </w:pPr>
      <w:r>
        <w:rPr>
          <w:rStyle w:val="CommentReference"/>
        </w:rPr>
        <w:t>So if you refer back to our predictions, say WHY we made those predictions.</w:t>
      </w:r>
    </w:p>
  </w:comment>
  <w:comment w:id="30" w:author="Andersen, Soren" w:date="2019-08-01T17:41:00Z" w:initials="AS">
    <w:p w14:paraId="31BA3249" w14:textId="494C70D0" w:rsidR="002F3B06" w:rsidRDefault="002F3B06">
      <w:pPr>
        <w:pStyle w:val="CommentText"/>
      </w:pPr>
      <w:r>
        <w:rPr>
          <w:rStyle w:val="CommentReference"/>
        </w:rPr>
        <w:annotationRef/>
      </w:r>
      <w:r>
        <w:t>Why is that important?</w:t>
      </w:r>
    </w:p>
  </w:comment>
  <w:comment w:id="31" w:author="Andersen, Soren" w:date="2019-08-01T17:42:00Z" w:initials="AS">
    <w:p w14:paraId="309AEFFF" w14:textId="53EC0173" w:rsidR="002F3B06" w:rsidRDefault="002F3B06">
      <w:pPr>
        <w:pStyle w:val="CommentText"/>
      </w:pPr>
      <w:r>
        <w:t>I disagree, s</w:t>
      </w:r>
      <w:r>
        <w:rPr>
          <w:rStyle w:val="CommentReference"/>
        </w:rPr>
        <w:annotationRef/>
      </w:r>
      <w:r>
        <w:t>ee previous comments</w:t>
      </w:r>
    </w:p>
  </w:comment>
  <w:comment w:id="32" w:author="Ivan Grahek" w:date="2019-07-25T14:52:00Z" w:initials="IG">
    <w:p w14:paraId="2AB196EC" w14:textId="51703981" w:rsidR="002F3B06" w:rsidRDefault="002F3B06">
      <w:pPr>
        <w:pStyle w:val="CommentText"/>
      </w:pPr>
      <w:r>
        <w:rPr>
          <w:rStyle w:val="CommentReference"/>
        </w:rPr>
        <w:annotationRef/>
      </w:r>
      <w:r>
        <w:t>Add REF</w:t>
      </w:r>
    </w:p>
  </w:comment>
  <w:comment w:id="33" w:author="Ivan Grahek" w:date="2019-07-25T14:52:00Z" w:initials="IG">
    <w:p w14:paraId="7CE9021A" w14:textId="17707E1D" w:rsidR="002F3B06" w:rsidRDefault="002F3B06">
      <w:pPr>
        <w:pStyle w:val="CommentText"/>
      </w:pPr>
      <w:r>
        <w:rPr>
          <w:rStyle w:val="CommentReference"/>
        </w:rPr>
        <w:annotationRef/>
      </w:r>
      <w:r>
        <w:t>Add REF</w:t>
      </w:r>
    </w:p>
  </w:comment>
  <w:comment w:id="34" w:author="Ivan Grahek" w:date="2019-02-09T14:15:00Z" w:initials="IG">
    <w:p w14:paraId="0ECD07BE" w14:textId="00E18607" w:rsidR="002F3B06" w:rsidRDefault="002F3B06">
      <w:pPr>
        <w:pStyle w:val="CommentText"/>
      </w:pPr>
      <w:r>
        <w:rPr>
          <w:rStyle w:val="CommentReference"/>
        </w:rPr>
        <w:annotationRef/>
      </w:r>
      <w:r>
        <w:t>Gilles, could you add the funding info here?</w:t>
      </w:r>
    </w:p>
  </w:comment>
  <w:comment w:id="35" w:author="Ivan Grahek" w:date="2019-07-30T18:33:00Z" w:initials="IG">
    <w:p w14:paraId="1B9490AD" w14:textId="77777777" w:rsidR="002F3B06" w:rsidRDefault="002F3B06" w:rsidP="001D78FC">
      <w:pPr>
        <w:spacing w:after="0"/>
      </w:pPr>
      <w:r>
        <w:rPr>
          <w:rStyle w:val="CommentReference"/>
        </w:rPr>
        <w:annotationRef/>
      </w:r>
      <w:r>
        <w:rPr>
          <w:rFonts w:eastAsia="Calibri"/>
        </w:rPr>
        <w:t>Add reference:</w:t>
      </w:r>
    </w:p>
    <w:p w14:paraId="2D7EF63F" w14:textId="77777777" w:rsidR="002F3B06" w:rsidRDefault="002F3B06" w:rsidP="001D78FC">
      <w:pPr>
        <w:spacing w:after="0"/>
      </w:pPr>
    </w:p>
    <w:p w14:paraId="35968390" w14:textId="7AB9879B" w:rsidR="002F3B06" w:rsidRDefault="002F3B06" w:rsidP="001D78FC">
      <w:pPr>
        <w:pStyle w:val="CommentText"/>
      </w:pPr>
      <w:r>
        <w:rPr>
          <w:rFonts w:eastAsia="Calibri"/>
        </w:rPr>
        <w:t xml:space="preserve">Allen, L., Scott, J., Brand, A., </w:t>
      </w:r>
      <w:proofErr w:type="spellStart"/>
      <w:r>
        <w:rPr>
          <w:rFonts w:eastAsia="Calibri"/>
        </w:rPr>
        <w:t>Hlava</w:t>
      </w:r>
      <w:proofErr w:type="spellEnd"/>
      <w:r>
        <w:rPr>
          <w:rFonts w:eastAsia="Calibri"/>
        </w:rPr>
        <w:t>,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5D758" w15:done="0"/>
  <w15:commentEx w15:paraId="717CF7F0" w15:done="0"/>
  <w15:commentEx w15:paraId="416A7C75" w15:done="0"/>
  <w15:commentEx w15:paraId="4A45FDDD" w15:done="0"/>
  <w15:commentEx w15:paraId="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09B2846B" w15:done="0"/>
  <w15:commentEx w15:paraId="1E59DF6A" w15:done="0"/>
  <w15:commentEx w15:paraId="6BC2593B" w15:done="0"/>
  <w15:commentEx w15:paraId="2C3AFBC9" w15:done="0"/>
  <w15:commentEx w15:paraId="5B313257" w15:done="0"/>
  <w15:commentEx w15:paraId="0EEA366B" w15:done="0"/>
  <w15:commentEx w15:paraId="4F98BD36" w15:done="0"/>
  <w15:commentEx w15:paraId="78857974" w15:done="0"/>
  <w15:commentEx w15:paraId="0724FB2F" w15:done="0"/>
  <w15:commentEx w15:paraId="461FE6C4" w15:done="0"/>
  <w15:commentEx w15:paraId="3A9BF5AA" w15:done="0"/>
  <w15:commentEx w15:paraId="392995B8" w15:done="0"/>
  <w15:commentEx w15:paraId="5D0619CC" w15:done="0"/>
  <w15:commentEx w15:paraId="69F94A24" w15:done="0"/>
  <w15:commentEx w15:paraId="31BA3249"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859910" w14:textId="77777777" w:rsidR="00986657" w:rsidRDefault="00986657" w:rsidP="00AD5698">
      <w:pPr>
        <w:spacing w:after="0" w:line="240" w:lineRule="auto"/>
      </w:pPr>
      <w:r>
        <w:separator/>
      </w:r>
    </w:p>
  </w:endnote>
  <w:endnote w:type="continuationSeparator" w:id="0">
    <w:p w14:paraId="6E31A45B" w14:textId="77777777" w:rsidR="00986657" w:rsidRDefault="00986657" w:rsidP="00AD5698">
      <w:pPr>
        <w:spacing w:after="0" w:line="240" w:lineRule="auto"/>
      </w:pPr>
      <w:r>
        <w:continuationSeparator/>
      </w:r>
    </w:p>
  </w:endnote>
  <w:endnote w:type="continuationNotice" w:id="1">
    <w:p w14:paraId="6CFE6E5D" w14:textId="77777777" w:rsidR="00986657" w:rsidRDefault="009866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2F3B06" w:rsidRDefault="002F3B0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2F3B06" w:rsidRDefault="002F3B0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C4047" w14:textId="77777777" w:rsidR="00986657" w:rsidRDefault="00986657" w:rsidP="00AD5698">
      <w:pPr>
        <w:spacing w:after="0" w:line="240" w:lineRule="auto"/>
      </w:pPr>
      <w:r>
        <w:separator/>
      </w:r>
    </w:p>
  </w:footnote>
  <w:footnote w:type="continuationSeparator" w:id="0">
    <w:p w14:paraId="61686757" w14:textId="77777777" w:rsidR="00986657" w:rsidRDefault="00986657" w:rsidP="00AD5698">
      <w:pPr>
        <w:spacing w:after="0" w:line="240" w:lineRule="auto"/>
      </w:pPr>
      <w:r>
        <w:continuationSeparator/>
      </w:r>
    </w:p>
  </w:footnote>
  <w:footnote w:type="continuationNotice" w:id="1">
    <w:p w14:paraId="37F566A4" w14:textId="77777777" w:rsidR="00986657" w:rsidRDefault="00986657">
      <w:pPr>
        <w:spacing w:after="0" w:line="240" w:lineRule="auto"/>
      </w:pPr>
    </w:p>
  </w:footnote>
  <w:footnote w:id="2">
    <w:p w14:paraId="3FDD8ADB" w14:textId="50176D7D" w:rsidR="002F3B06" w:rsidRDefault="002F3B06">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93F32CA" w:rsidR="002F3B06" w:rsidRPr="002F7D7E" w:rsidRDefault="00E502B8">
    <w:pPr>
      <w:pStyle w:val="Header"/>
    </w:pPr>
    <w:r>
      <w:rPr>
        <w:szCs w:val="24"/>
      </w:rPr>
      <w:t>VOLUNTARY SELECTIVE</w:t>
    </w:r>
    <w:r w:rsidR="002F3B06" w:rsidRPr="002F7D7E">
      <w:rPr>
        <w:szCs w:val="24"/>
      </w:rPr>
      <w:t xml:space="preserve"> ATTENTION AND REWARD</w:t>
    </w:r>
    <w:sdt>
      <w:sdtPr>
        <w:id w:val="-1319488693"/>
        <w:docPartObj>
          <w:docPartGallery w:val="Page Numbers (Top of Page)"/>
          <w:docPartUnique/>
        </w:docPartObj>
      </w:sdtPr>
      <w:sdtEndPr>
        <w:rPr>
          <w:noProof/>
        </w:rPr>
      </w:sdtEndPr>
      <w:sdtContent>
        <w:r w:rsidR="002F3B06" w:rsidRPr="002F7D7E">
          <w:tab/>
        </w:r>
        <w:r w:rsidR="002F3B06" w:rsidRPr="002F7D7E">
          <w:rPr>
            <w:szCs w:val="24"/>
          </w:rPr>
          <w:fldChar w:fldCharType="begin"/>
        </w:r>
        <w:r w:rsidR="002F3B06" w:rsidRPr="002F7D7E">
          <w:rPr>
            <w:szCs w:val="24"/>
          </w:rPr>
          <w:instrText xml:space="preserve"> PAGE   \* MERGEFORMAT </w:instrText>
        </w:r>
        <w:r w:rsidR="002F3B06" w:rsidRPr="002F7D7E">
          <w:rPr>
            <w:szCs w:val="24"/>
          </w:rPr>
          <w:fldChar w:fldCharType="separate"/>
        </w:r>
        <w:r w:rsidR="003E3D47">
          <w:rPr>
            <w:noProof/>
            <w:szCs w:val="24"/>
          </w:rPr>
          <w:t>32</w:t>
        </w:r>
        <w:r w:rsidR="002F3B06"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2F3B06" w:rsidRDefault="002F3B06" w:rsidP="0050297E">
    <w:pPr>
      <w:pStyle w:val="Header"/>
      <w:ind w:left="360"/>
    </w:pPr>
    <w:r>
      <w:rPr>
        <w:szCs w:val="24"/>
      </w:rPr>
      <w:t xml:space="preserve">Running head: </w:t>
    </w:r>
    <w:r w:rsidR="00E502B8">
      <w:rPr>
        <w:szCs w:val="24"/>
      </w:rPr>
      <w:t>VOLUNTARY SELECTIVE</w:t>
    </w:r>
    <w:r w:rsidR="00E502B8" w:rsidRPr="002F7D7E">
      <w:rPr>
        <w:szCs w:val="24"/>
      </w:rPr>
      <w:t xml:space="preserve"> </w:t>
    </w:r>
    <w:r w:rsidRPr="002F7D7E">
      <w:rPr>
        <w:szCs w:val="24"/>
      </w:rPr>
      <w:t>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01FDF"/>
    <w:multiLevelType w:val="hybridMultilevel"/>
    <w:tmpl w:val="103405F4"/>
    <w:lvl w:ilvl="0" w:tplc="099C1B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8F22DB"/>
    <w:multiLevelType w:val="hybridMultilevel"/>
    <w:tmpl w:val="1990099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7"/>
  </w:num>
  <w:num w:numId="3">
    <w:abstractNumId w:val="21"/>
  </w:num>
  <w:num w:numId="4">
    <w:abstractNumId w:val="49"/>
  </w:num>
  <w:num w:numId="5">
    <w:abstractNumId w:val="17"/>
  </w:num>
  <w:num w:numId="6">
    <w:abstractNumId w:val="19"/>
  </w:num>
  <w:num w:numId="7">
    <w:abstractNumId w:val="10"/>
  </w:num>
  <w:num w:numId="8">
    <w:abstractNumId w:val="44"/>
  </w:num>
  <w:num w:numId="9">
    <w:abstractNumId w:val="23"/>
  </w:num>
  <w:num w:numId="10">
    <w:abstractNumId w:val="35"/>
  </w:num>
  <w:num w:numId="11">
    <w:abstractNumId w:val="24"/>
  </w:num>
  <w:num w:numId="12">
    <w:abstractNumId w:val="4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6"/>
  </w:num>
  <w:num w:numId="24">
    <w:abstractNumId w:val="14"/>
  </w:num>
  <w:num w:numId="25">
    <w:abstractNumId w:val="30"/>
  </w:num>
  <w:num w:numId="26">
    <w:abstractNumId w:val="13"/>
  </w:num>
  <w:num w:numId="27">
    <w:abstractNumId w:val="32"/>
  </w:num>
  <w:num w:numId="28">
    <w:abstractNumId w:val="12"/>
  </w:num>
  <w:num w:numId="29">
    <w:abstractNumId w:val="31"/>
  </w:num>
  <w:num w:numId="30">
    <w:abstractNumId w:val="42"/>
  </w:num>
  <w:num w:numId="31">
    <w:abstractNumId w:val="26"/>
  </w:num>
  <w:num w:numId="32">
    <w:abstractNumId w:val="34"/>
  </w:num>
  <w:num w:numId="33">
    <w:abstractNumId w:val="48"/>
  </w:num>
  <w:num w:numId="34">
    <w:abstractNumId w:val="28"/>
  </w:num>
  <w:num w:numId="35">
    <w:abstractNumId w:val="16"/>
  </w:num>
  <w:num w:numId="36">
    <w:abstractNumId w:val="37"/>
  </w:num>
  <w:num w:numId="37">
    <w:abstractNumId w:val="43"/>
  </w:num>
  <w:num w:numId="38">
    <w:abstractNumId w:val="39"/>
  </w:num>
  <w:num w:numId="39">
    <w:abstractNumId w:val="22"/>
  </w:num>
  <w:num w:numId="40">
    <w:abstractNumId w:val="46"/>
  </w:num>
  <w:num w:numId="41">
    <w:abstractNumId w:val="20"/>
  </w:num>
  <w:num w:numId="42">
    <w:abstractNumId w:val="11"/>
  </w:num>
  <w:num w:numId="43">
    <w:abstractNumId w:val="15"/>
  </w:num>
  <w:num w:numId="44">
    <w:abstractNumId w:val="45"/>
  </w:num>
  <w:num w:numId="45">
    <w:abstractNumId w:val="25"/>
  </w:num>
  <w:num w:numId="46">
    <w:abstractNumId w:val="38"/>
  </w:num>
  <w:num w:numId="47">
    <w:abstractNumId w:val="41"/>
  </w:num>
  <w:num w:numId="48">
    <w:abstractNumId w:val="18"/>
  </w:num>
  <w:num w:numId="49">
    <w:abstractNumId w:val="33"/>
  </w:num>
  <w:num w:numId="5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D31"/>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74C6-A22B-4DD9-A507-BA9AECBAD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42</Pages>
  <Words>43119</Words>
  <Characters>245782</Characters>
  <Application>Microsoft Office Word</Application>
  <DocSecurity>0</DocSecurity>
  <Lines>2048</Lines>
  <Paragraphs>5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7</cp:revision>
  <cp:lastPrinted>2019-07-31T08:27:00Z</cp:lastPrinted>
  <dcterms:created xsi:type="dcterms:W3CDTF">2019-08-02T10:37:00Z</dcterms:created>
  <dcterms:modified xsi:type="dcterms:W3CDTF">2019-08-0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